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E3749C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E3749C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6F3FF6A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D05B7">
        <w:rPr>
          <w:color w:val="000000"/>
          <w:lang w:val="en-CA"/>
        </w:rPr>
        <w:t xml:space="preserve">Uncertainty; </w:t>
      </w:r>
      <w:r w:rsidR="000E58CB" w:rsidRPr="00661504">
        <w:rPr>
          <w:color w:val="000000"/>
          <w:lang w:val="en-CA"/>
        </w:rPr>
        <w:t>Wisdom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E3749C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E3749C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E3749C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17127759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bookmarkStart w:id="0" w:name="_Hlk185433047"/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B11805">
        <w:rPr>
          <w:b/>
          <w:color w:val="000000"/>
          <w:lang w:val="en-CA"/>
        </w:rPr>
        <w:t>3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1B330F">
        <w:rPr>
          <w:b/>
          <w:color w:val="000000"/>
          <w:lang w:val="en-CA"/>
        </w:rPr>
        <w:t>12,</w:t>
      </w:r>
      <w:r w:rsidR="00E3749C">
        <w:rPr>
          <w:b/>
          <w:color w:val="000000"/>
          <w:lang w:val="en-CA"/>
        </w:rPr>
        <w:t>439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1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bookmarkEnd w:id="1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2" w:name="_Hlk47042914"/>
      <w:bookmarkStart w:id="3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E3749C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E3749C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E3749C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E3749C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E3749C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proofErr w:type="spellStart"/>
              <w:r w:rsidRPr="00B11805">
                <w:rPr>
                  <w:rStyle w:val="Hyperlink"/>
                  <w:lang w:val="en-CA"/>
                </w:rPr>
                <w:t>Awwwa</w:t>
              </w:r>
              <w:r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B11805">
              <w:rPr>
                <w:i/>
                <w:iCs/>
                <w:lang w:val="en-CA"/>
              </w:rPr>
              <w:t>world-wide panel of digital designers, developers, and agencies</w:t>
            </w:r>
          </w:p>
        </w:tc>
      </w:tr>
      <w:tr w:rsidR="00A71D4D" w:rsidRPr="00E3749C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61029761"/>
            <w:bookmarkEnd w:id="2"/>
            <w:bookmarkEnd w:id="3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4"/>
      <w:tr w:rsidR="00A71D4D" w:rsidRPr="00E3749C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5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6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E3749C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E3749C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B11805">
              <w:rPr>
                <w:color w:val="000000"/>
                <w:lang w:val="en-CA"/>
              </w:rPr>
              <w:t xml:space="preserve">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 novel advancement or achievement in scientific education, research, or serving the humanity</w:t>
            </w:r>
          </w:p>
        </w:tc>
      </w:tr>
      <w:bookmarkEnd w:id="7"/>
      <w:tr w:rsidR="00A71D4D" w:rsidRPr="00E3749C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E3749C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E3749C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Pr="00B11805">
              <w:rPr>
                <w:color w:val="000000"/>
                <w:lang w:val="en-CA"/>
              </w:rPr>
              <w:t xml:space="preserve"> </w:t>
            </w:r>
          </w:p>
        </w:tc>
      </w:tr>
      <w:tr w:rsidR="008D209C" w:rsidRPr="00E3749C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E3749C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E3749C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B11805">
              <w:rPr>
                <w:i/>
                <w:iCs/>
                <w:color w:val="000000"/>
                <w:lang w:val="en-CA"/>
              </w:rPr>
              <w:t xml:space="preserve">exceptional quality of the contribution of new researchers to </w:t>
            </w:r>
            <w:proofErr w:type="spellStart"/>
            <w:r w:rsidRPr="00B11805">
              <w:rPr>
                <w:i/>
                <w:iCs/>
                <w:color w:val="000000"/>
                <w:lang w:val="en-CA"/>
              </w:rPr>
              <w:t>psycholog</w:t>
            </w:r>
            <w:proofErr w:type="spellEnd"/>
            <w:r>
              <w:rPr>
                <w:i/>
                <w:iCs/>
                <w:color w:val="000000"/>
                <w:lang w:val="en-US"/>
              </w:rPr>
              <w:t xml:space="preserve">y </w:t>
            </w:r>
            <w:proofErr w:type="spellStart"/>
            <w:r>
              <w:rPr>
                <w:i/>
                <w:iCs/>
                <w:color w:val="000000"/>
                <w:lang w:val="en-US"/>
              </w:rPr>
              <w:t>i</w:t>
            </w:r>
            <w:proofErr w:type="spellEnd"/>
            <w:r w:rsidRPr="00B11805">
              <w:rPr>
                <w:i/>
                <w:iCs/>
                <w:color w:val="000000"/>
                <w:lang w:val="en-CA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8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8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B11805">
              <w:rPr>
                <w:i/>
                <w:iCs/>
                <w:color w:val="000000"/>
                <w:lang w:val="en-CA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E3749C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11805">
              <w:rPr>
                <w:rStyle w:val="Hyperlink"/>
                <w:i/>
                <w:iCs/>
                <w:color w:val="auto"/>
                <w:lang w:val="en-CA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E3749C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E3749C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E3749C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E3749C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E3749C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 w:rsidRPr="00B11805">
              <w:rPr>
                <w:rStyle w:val="Hyperlink"/>
                <w:i/>
                <w:lang w:val="en-CA"/>
              </w:rPr>
              <w:t>r</w:t>
            </w:r>
            <w:proofErr w:type="spellStart"/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E3749C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E3749C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E3749C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E3749C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E3749C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E3749C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E3749C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proofErr w:type="spellStart"/>
              <w:r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E3749C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A1DA8" w:rsidRPr="00E3749C" w14:paraId="1C03B456" w14:textId="77777777" w:rsidTr="00260E42">
        <w:tc>
          <w:tcPr>
            <w:tcW w:w="1458" w:type="dxa"/>
          </w:tcPr>
          <w:p w14:paraId="7227FA5D" w14:textId="5260BD99" w:rsidR="00EA1DA8" w:rsidRDefault="00EA1DA8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2BCB1F5" w14:textId="41CD6505" w:rsidR="00EA1DA8" w:rsidRPr="00EA1DA8" w:rsidRDefault="00EA1DA8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nadian Artificial Intelligence Safety Institute (CAISI)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talyst Grant, </w:t>
            </w: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nadian Institute for Advanced Research (CIFAR)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Democratizing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h</w:t>
            </w:r>
            <w:proofErr w:type="spellStart"/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uman</w:t>
            </w:r>
            <w:proofErr w:type="spellEnd"/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-AI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e</w:t>
            </w:r>
            <w:proofErr w:type="spellStart"/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ngagement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(co-PI with Golnoosh Farnadi; CAD$100,000) </w:t>
            </w:r>
          </w:p>
        </w:tc>
      </w:tr>
      <w:tr w:rsidR="00554C8B" w:rsidRPr="00E3749C" w14:paraId="537C977A" w14:textId="77777777" w:rsidTr="00260E42">
        <w:tc>
          <w:tcPr>
            <w:tcW w:w="1458" w:type="dxa"/>
          </w:tcPr>
          <w:p w14:paraId="4C476117" w14:textId="68DBE3ED" w:rsidR="00554C8B" w:rsidRDefault="00554C8B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5</w:t>
            </w:r>
          </w:p>
        </w:tc>
        <w:tc>
          <w:tcPr>
            <w:tcW w:w="8712" w:type="dxa"/>
          </w:tcPr>
          <w:p w14:paraId="69649A33" w14:textId="006ED023" w:rsidR="00554C8B" w:rsidRPr="00554C8B" w:rsidRDefault="00554C8B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Pr="00B118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aching Innovation Incubator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, </w:t>
            </w:r>
            <w:proofErr w:type="gramStart"/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Learning</w:t>
            </w:r>
            <w:proofErr w:type="gramEnd"/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by teaching a Large Language Mode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(co-PI with Pascal Poupart; CAD$20,000)</w:t>
            </w:r>
          </w:p>
        </w:tc>
      </w:tr>
      <w:tr w:rsidR="00EA3410" w:rsidRPr="00E3749C" w14:paraId="21C29E7C" w14:textId="77777777" w:rsidTr="00260E42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3749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E3749C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E3749C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E3749C" w14:paraId="433F42D9" w14:textId="77777777" w:rsidTr="00260E42">
        <w:tc>
          <w:tcPr>
            <w:tcW w:w="1458" w:type="dxa"/>
          </w:tcPr>
          <w:p w14:paraId="0DAE3A94" w14:textId="6733D52F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</w:t>
            </w:r>
            <w:r w:rsidR="00554C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E3749C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E3749C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E3749C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E3749C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E3749C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E3749C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E3749C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E3749C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E3749C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E3749C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-PI with Naved Iqbal; CAD$6,500)</w:t>
            </w:r>
          </w:p>
        </w:tc>
      </w:tr>
      <w:tr w:rsidR="006D7DDD" w:rsidRPr="00E3749C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E3749C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E3749C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E3749C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E3749C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E3749C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E3749C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E3749C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E3749C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E3749C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E3749C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E3749C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E3749C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E3749C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E3749C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E3749C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9" w:name="_Hlk178591885"/>
      <w:bookmarkStart w:id="10" w:name="_ENREF_8"/>
      <w:bookmarkStart w:id="11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A33FE16" w14:textId="07894606" w:rsidR="00DE5881" w:rsidRPr="00E3749C" w:rsidRDefault="00DE5881" w:rsidP="00004116">
      <w:pPr>
        <w:autoSpaceDE w:val="0"/>
        <w:autoSpaceDN w:val="0"/>
        <w:adjustRightInd w:val="0"/>
        <w:ind w:left="709" w:hanging="709"/>
        <w:rPr>
          <w:b/>
          <w:bCs/>
          <w:lang w:val="de-DE"/>
        </w:rPr>
      </w:pPr>
      <w:bookmarkStart w:id="12" w:name="_Hlk185431336"/>
      <w:bookmarkStart w:id="13" w:name="_Hlk58345161"/>
      <w:bookmarkStart w:id="14" w:name="_Hlk61029720"/>
      <w:bookmarkStart w:id="15" w:name="_Hlk46853086"/>
      <w:bookmarkStart w:id="16" w:name="_Hlk178591363"/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&amp; Johnson, S. </w:t>
      </w:r>
      <w:r w:rsidR="00487CE8" w:rsidRPr="00E3749C">
        <w:rPr>
          <w:lang w:val="en-CA"/>
        </w:rPr>
        <w:t xml:space="preserve">G. B. </w:t>
      </w:r>
      <w:r w:rsidRPr="00E3749C">
        <w:rPr>
          <w:lang w:val="en-CA"/>
        </w:rPr>
        <w:t>(</w:t>
      </w:r>
      <w:r w:rsidR="00D01D8C" w:rsidRPr="00E3749C">
        <w:rPr>
          <w:lang w:val="en-CA"/>
        </w:rPr>
        <w:t>in press</w:t>
      </w:r>
      <w:r w:rsidRPr="00E3749C">
        <w:rPr>
          <w:lang w:val="en-CA"/>
        </w:rPr>
        <w:t xml:space="preserve">). </w:t>
      </w:r>
      <w:r w:rsidR="00F85D7C" w:rsidRPr="00F85D7C">
        <w:rPr>
          <w:lang w:val="en-CA"/>
        </w:rPr>
        <w:t>Cultivating wisdom through metacognition: A new frontier in decision-making under radical uncertainty</w:t>
      </w:r>
      <w:r>
        <w:rPr>
          <w:lang w:val="en-CA"/>
        </w:rPr>
        <w:t xml:space="preserve">. </w:t>
      </w:r>
      <w:r w:rsidR="000F1847" w:rsidRPr="000F1847">
        <w:rPr>
          <w:i/>
          <w:iCs/>
          <w:lang w:val="en-CA"/>
        </w:rPr>
        <w:t>Journal of Applied Research in Memory and Cognition</w:t>
      </w:r>
      <w:r w:rsidR="000F1847">
        <w:rPr>
          <w:i/>
          <w:iCs/>
          <w:lang w:val="en-CA"/>
        </w:rPr>
        <w:t xml:space="preserve">. </w:t>
      </w:r>
      <w:r w:rsidR="000F1847">
        <w:rPr>
          <w:lang w:val="en-CA"/>
        </w:rPr>
        <w:t>[target article].</w:t>
      </w:r>
      <w:r w:rsidR="0071273B">
        <w:rPr>
          <w:lang w:val="en-CA"/>
        </w:rPr>
        <w:t xml:space="preserve"> </w:t>
      </w:r>
      <w:r w:rsidR="0071273B" w:rsidRPr="00E3749C">
        <w:rPr>
          <w:b/>
          <w:bCs/>
          <w:lang w:val="de-DE"/>
        </w:rPr>
        <w:t>(4.60)</w:t>
      </w:r>
    </w:p>
    <w:p w14:paraId="21C303CC" w14:textId="77777777" w:rsidR="00DE5881" w:rsidRDefault="00DE5881" w:rsidP="00004116">
      <w:pPr>
        <w:autoSpaceDE w:val="0"/>
        <w:autoSpaceDN w:val="0"/>
        <w:adjustRightInd w:val="0"/>
        <w:ind w:left="709" w:hanging="709"/>
        <w:rPr>
          <w:b/>
          <w:bCs/>
          <w:lang w:val="de-DE"/>
        </w:rPr>
      </w:pPr>
    </w:p>
    <w:p w14:paraId="6240E563" w14:textId="67A78C6C" w:rsidR="00004116" w:rsidRPr="00004116" w:rsidRDefault="00004116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004116">
        <w:rPr>
          <w:b/>
          <w:bCs/>
          <w:lang w:val="de-DE"/>
        </w:rPr>
        <w:t>Grossmann, I.</w:t>
      </w:r>
      <w:r w:rsidRPr="00004116">
        <w:rPr>
          <w:lang w:val="de-DE"/>
        </w:rPr>
        <w:t xml:space="preserve">, </w:t>
      </w:r>
      <w:r w:rsidRPr="00004116">
        <w:rPr>
          <w:u w:val="single"/>
          <w:lang w:val="de-DE"/>
        </w:rPr>
        <w:t>Smith, J. A</w:t>
      </w:r>
      <w:r w:rsidRPr="00004116">
        <w:rPr>
          <w:lang w:val="de-DE"/>
        </w:rPr>
        <w:t xml:space="preserve">., </w:t>
      </w:r>
      <w:r w:rsidRPr="00004116">
        <w:rPr>
          <w:u w:val="single"/>
          <w:lang w:val="de-DE"/>
        </w:rPr>
        <w:t>Wegenschimmel, N.</w:t>
      </w:r>
      <w:r>
        <w:rPr>
          <w:lang w:val="de-DE"/>
        </w:rPr>
        <w:t xml:space="preserve">, </w:t>
      </w:r>
      <w:r w:rsidRPr="00004116">
        <w:rPr>
          <w:u w:val="single"/>
          <w:lang w:val="de-DE"/>
        </w:rPr>
        <w:t>Diep, P</w:t>
      </w:r>
      <w:r>
        <w:rPr>
          <w:lang w:val="de-DE"/>
        </w:rPr>
        <w:t xml:space="preserve">. &amp; </w:t>
      </w:r>
      <w:r w:rsidRPr="00004116">
        <w:rPr>
          <w:u w:val="single"/>
          <w:lang w:val="de-DE"/>
        </w:rPr>
        <w:t>Dorfman, A</w:t>
      </w:r>
      <w:r>
        <w:rPr>
          <w:lang w:val="de-DE"/>
        </w:rPr>
        <w:t>. (</w:t>
      </w:r>
      <w:r w:rsidR="00BD0840">
        <w:rPr>
          <w:lang w:val="de-DE"/>
        </w:rPr>
        <w:t>2025</w:t>
      </w:r>
      <w:r>
        <w:rPr>
          <w:lang w:val="de-DE"/>
        </w:rPr>
        <w:t xml:space="preserve">). </w:t>
      </w:r>
      <w:r w:rsidRPr="00004116">
        <w:rPr>
          <w:lang w:val="en-CA"/>
        </w:rPr>
        <w:t>Wisdom in time: Advancing dynamic models of wisdom, intellectual humility, open-mindedness, and perspective-</w:t>
      </w:r>
      <w:r w:rsidRPr="00004116">
        <w:rPr>
          <w:lang w:val="en-CA"/>
        </w:rPr>
        <w:lastRenderedPageBreak/>
        <w:t>taking</w:t>
      </w:r>
      <w:r>
        <w:rPr>
          <w:lang w:val="en-CA"/>
        </w:rPr>
        <w:t xml:space="preserve">. </w:t>
      </w:r>
      <w:r>
        <w:rPr>
          <w:i/>
          <w:iCs/>
          <w:lang w:val="en-CA"/>
        </w:rPr>
        <w:t>European Review of Social Psychology</w:t>
      </w:r>
      <w:r w:rsidR="00DE5881" w:rsidRPr="00E3749C">
        <w:rPr>
          <w:i/>
          <w:iCs/>
          <w:lang w:val="en-CA"/>
        </w:rPr>
        <w:t xml:space="preserve">, </w:t>
      </w:r>
      <w:r w:rsidR="00DE5881" w:rsidRPr="00E3749C">
        <w:rPr>
          <w:lang w:val="en-CA"/>
        </w:rPr>
        <w:t xml:space="preserve">1–36. </w:t>
      </w:r>
      <w:hyperlink r:id="rId44" w:history="1">
        <w:r w:rsidR="00DE5881" w:rsidRPr="00E3749C">
          <w:rPr>
            <w:rStyle w:val="Hyperlink"/>
            <w:lang w:val="en-CA"/>
          </w:rPr>
          <w:t>https://doi.org/10.1080/10463283.2025.2500897</w:t>
        </w:r>
      </w:hyperlink>
      <w:r w:rsidRPr="00DE5881">
        <w:rPr>
          <w:lang w:val="en-CA"/>
        </w:rPr>
        <w:t>.</w:t>
      </w:r>
      <w:r>
        <w:rPr>
          <w:lang w:val="en-CA"/>
        </w:rPr>
        <w:t xml:space="preserve"> </w:t>
      </w:r>
      <w:r>
        <w:rPr>
          <w:b/>
          <w:bCs/>
          <w:lang w:val="en-CA"/>
        </w:rPr>
        <w:t>(10.10)</w:t>
      </w:r>
    </w:p>
    <w:p w14:paraId="786ED879" w14:textId="77777777" w:rsidR="00004116" w:rsidRPr="00004116" w:rsidRDefault="00004116" w:rsidP="00004116">
      <w:pPr>
        <w:autoSpaceDE w:val="0"/>
        <w:autoSpaceDN w:val="0"/>
        <w:adjustRightInd w:val="0"/>
        <w:rPr>
          <w:lang w:val="en-CA"/>
        </w:rPr>
      </w:pPr>
    </w:p>
    <w:p w14:paraId="4D1705CB" w14:textId="5F928242" w:rsidR="005D2B2E" w:rsidRPr="00504887" w:rsidRDefault="005D2B2E" w:rsidP="00004116">
      <w:pPr>
        <w:autoSpaceDE w:val="0"/>
        <w:autoSpaceDN w:val="0"/>
        <w:adjustRightInd w:val="0"/>
        <w:ind w:left="720" w:hanging="720"/>
        <w:rPr>
          <w:lang w:val="en-US"/>
        </w:rPr>
      </w:pPr>
      <w:r w:rsidRPr="00E3749C">
        <w:rPr>
          <w:lang w:val="en-CA"/>
        </w:rPr>
        <w:t xml:space="preserve">Peetz, J., </w:t>
      </w:r>
      <w:r w:rsidRPr="00E3749C">
        <w:rPr>
          <w:bCs/>
          <w:u w:val="single"/>
          <w:lang w:val="en-CA"/>
        </w:rPr>
        <w:t>Sullivan, M</w:t>
      </w:r>
      <w:r w:rsidRPr="00E3749C">
        <w:rPr>
          <w:bCs/>
          <w:lang w:val="en-CA"/>
        </w:rPr>
        <w:t xml:space="preserve">., </w:t>
      </w:r>
      <w:r w:rsidRPr="00E3749C">
        <w:rPr>
          <w:bCs/>
          <w:u w:val="single"/>
          <w:lang w:val="en-CA"/>
        </w:rPr>
        <w:t>Davydenko, M</w:t>
      </w:r>
      <w:r w:rsidRPr="00E3749C">
        <w:rPr>
          <w:bCs/>
          <w:lang w:val="en-CA"/>
        </w:rPr>
        <w:t xml:space="preserve">., &amp; </w:t>
      </w:r>
      <w:r w:rsidRPr="00E3749C">
        <w:rPr>
          <w:b/>
          <w:lang w:val="en-CA"/>
        </w:rPr>
        <w:t>Grossmann, I.</w:t>
      </w:r>
      <w:r w:rsidRPr="00E3749C">
        <w:rPr>
          <w:bCs/>
          <w:lang w:val="en-CA"/>
        </w:rPr>
        <w:t xml:space="preserve"> (</w:t>
      </w:r>
      <w:r w:rsidR="00BD0840" w:rsidRPr="00E3749C">
        <w:rPr>
          <w:bCs/>
          <w:lang w:val="en-CA"/>
        </w:rPr>
        <w:t>2025</w:t>
      </w:r>
      <w:r w:rsidRPr="00E3749C">
        <w:rPr>
          <w:bCs/>
          <w:lang w:val="en-CA"/>
        </w:rPr>
        <w:t xml:space="preserve">). </w:t>
      </w:r>
      <w:r w:rsidRPr="00E3749C">
        <w:rPr>
          <w:lang w:val="en-CA"/>
        </w:rPr>
        <w:t xml:space="preserve">Goal </w:t>
      </w:r>
      <w:r w:rsidR="00504887">
        <w:rPr>
          <w:lang w:val="en-US"/>
        </w:rPr>
        <w:t>c</w:t>
      </w:r>
      <w:proofErr w:type="spellStart"/>
      <w:r w:rsidRPr="00E3749C">
        <w:rPr>
          <w:lang w:val="en-CA"/>
        </w:rPr>
        <w:t>ognition</w:t>
      </w:r>
      <w:proofErr w:type="spellEnd"/>
      <w:r w:rsidRPr="00E3749C">
        <w:rPr>
          <w:lang w:val="en-CA"/>
        </w:rPr>
        <w:t xml:space="preserve"> at the </w:t>
      </w:r>
      <w:r w:rsidR="00504887">
        <w:rPr>
          <w:lang w:val="en-US"/>
        </w:rPr>
        <w:t>b</w:t>
      </w:r>
      <w:proofErr w:type="spellStart"/>
      <w:r w:rsidRPr="00E3749C">
        <w:rPr>
          <w:lang w:val="en-CA"/>
        </w:rPr>
        <w:t>eginning</w:t>
      </w:r>
      <w:proofErr w:type="spellEnd"/>
      <w:r w:rsidRPr="00E3749C">
        <w:rPr>
          <w:lang w:val="en-CA"/>
        </w:rPr>
        <w:t xml:space="preserve"> and the </w:t>
      </w:r>
      <w:r w:rsidR="00504887">
        <w:rPr>
          <w:lang w:val="en-US"/>
        </w:rPr>
        <w:t>e</w:t>
      </w:r>
      <w:proofErr w:type="spellStart"/>
      <w:r w:rsidRPr="00E3749C">
        <w:rPr>
          <w:lang w:val="en-CA"/>
        </w:rPr>
        <w:t>nd</w:t>
      </w:r>
      <w:proofErr w:type="spellEnd"/>
      <w:r w:rsidRPr="00E3749C">
        <w:rPr>
          <w:lang w:val="en-CA"/>
        </w:rPr>
        <w:t xml:space="preserve"> of the </w:t>
      </w:r>
      <w:r w:rsidR="00504887">
        <w:rPr>
          <w:lang w:val="en-US"/>
        </w:rPr>
        <w:t>d</w:t>
      </w:r>
      <w:r w:rsidRPr="00E3749C">
        <w:rPr>
          <w:lang w:val="en-CA"/>
        </w:rPr>
        <w:t>ay</w:t>
      </w:r>
      <w:r w:rsidR="00504887">
        <w:rPr>
          <w:lang w:val="en-US"/>
        </w:rPr>
        <w:t xml:space="preserve">. </w:t>
      </w:r>
      <w:r w:rsidR="00504887" w:rsidRPr="00504887">
        <w:rPr>
          <w:i/>
          <w:iCs/>
          <w:lang w:val="en-US"/>
        </w:rPr>
        <w:t>Collabra</w:t>
      </w:r>
      <w:r w:rsidR="0071273B">
        <w:rPr>
          <w:lang w:val="en-US"/>
        </w:rPr>
        <w:t>,</w:t>
      </w:r>
      <w:r w:rsidR="0071273B" w:rsidRPr="00E3749C">
        <w:rPr>
          <w:rFonts w:ascii="Montserrat" w:hAnsi="Montserrat"/>
          <w:color w:val="505050"/>
          <w:sz w:val="18"/>
          <w:szCs w:val="18"/>
          <w:shd w:val="clear" w:color="auto" w:fill="FFFFFF"/>
          <w:lang w:val="en-CA"/>
        </w:rPr>
        <w:t xml:space="preserve"> </w:t>
      </w:r>
      <w:r w:rsidR="0071273B" w:rsidRPr="00E3749C">
        <w:rPr>
          <w:i/>
          <w:iCs/>
          <w:lang w:val="en-CA"/>
        </w:rPr>
        <w:t>11</w:t>
      </w:r>
      <w:r w:rsidR="0071273B" w:rsidRPr="00E3749C">
        <w:rPr>
          <w:lang w:val="en-CA"/>
        </w:rPr>
        <w:t>(1)</w:t>
      </w:r>
      <w:r w:rsidR="0071273B">
        <w:rPr>
          <w:lang w:val="en-CA"/>
        </w:rPr>
        <w:t>,</w:t>
      </w:r>
      <w:r w:rsidR="0071273B" w:rsidRPr="00E3749C">
        <w:rPr>
          <w:lang w:val="en-CA"/>
        </w:rPr>
        <w:t xml:space="preserve"> 136883</w:t>
      </w:r>
      <w:r w:rsidR="00504887">
        <w:rPr>
          <w:lang w:val="en-US"/>
        </w:rPr>
        <w:t xml:space="preserve"> </w:t>
      </w:r>
      <w:hyperlink r:id="rId45" w:history="1">
        <w:r w:rsidR="00004116" w:rsidRPr="0092673C">
          <w:rPr>
            <w:rStyle w:val="Hyperlink"/>
            <w:lang w:val="en-CA"/>
          </w:rPr>
          <w:t>https://doi.org/10.1525/collabra.136883</w:t>
        </w:r>
      </w:hyperlink>
      <w:r w:rsidR="00004116">
        <w:rPr>
          <w:lang w:val="en-CA"/>
        </w:rPr>
        <w:t xml:space="preserve"> </w:t>
      </w:r>
      <w:r w:rsidR="00004116" w:rsidRPr="00004116">
        <w:rPr>
          <w:lang w:val="en-CA"/>
        </w:rPr>
        <w:t xml:space="preserve"> </w:t>
      </w:r>
      <w:r w:rsidR="00504887" w:rsidRPr="00661504">
        <w:rPr>
          <w:b/>
          <w:color w:val="000000"/>
          <w:shd w:val="clear" w:color="auto" w:fill="FFFFFF"/>
          <w:lang w:val="en-CA"/>
        </w:rPr>
        <w:t>(</w:t>
      </w:r>
      <w:r w:rsidR="00504887">
        <w:rPr>
          <w:b/>
          <w:color w:val="000000"/>
          <w:shd w:val="clear" w:color="auto" w:fill="FFFFFF"/>
          <w:lang w:val="en-CA"/>
        </w:rPr>
        <w:t>3.02</w:t>
      </w:r>
      <w:r w:rsidR="00504887" w:rsidRPr="00661504">
        <w:rPr>
          <w:b/>
          <w:color w:val="000000"/>
          <w:shd w:val="clear" w:color="auto" w:fill="FFFFFF"/>
          <w:lang w:val="en-CA"/>
        </w:rPr>
        <w:t>)</w:t>
      </w:r>
    </w:p>
    <w:p w14:paraId="47E798BE" w14:textId="77777777" w:rsidR="005D2B2E" w:rsidRPr="005D2B2E" w:rsidRDefault="005D2B2E" w:rsidP="00096D1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20B2A12" w14:textId="2294525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r w:rsidRPr="00E3749C">
        <w:rPr>
          <w:lang w:val="en-CA"/>
        </w:rPr>
        <w:t xml:space="preserve">Amarasuriya, S., Salanga, M. G., </w:t>
      </w:r>
      <w:proofErr w:type="spellStart"/>
      <w:r w:rsidRPr="00E3749C">
        <w:rPr>
          <w:lang w:val="en-CA"/>
        </w:rPr>
        <w:t>Llorin</w:t>
      </w:r>
      <w:proofErr w:type="spellEnd"/>
      <w:r w:rsidRPr="00E3749C">
        <w:rPr>
          <w:lang w:val="en-CA"/>
        </w:rPr>
        <w:t xml:space="preserve">, C., Morales, M. H., Jayawickreme, E.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="00004116">
        <w:rPr>
          <w:lang w:val="en-US"/>
        </w:rPr>
        <w:t xml:space="preserve">, </w:t>
      </w:r>
      <w:r w:rsidR="00004116" w:rsidRPr="00E3749C">
        <w:rPr>
          <w:i/>
          <w:iCs/>
          <w:lang w:val="en-CA"/>
        </w:rPr>
        <w:t>61</w:t>
      </w:r>
      <w:r w:rsidR="00004116" w:rsidRPr="00E3749C">
        <w:rPr>
          <w:lang w:val="en-CA"/>
        </w:rPr>
        <w:t>(5)</w:t>
      </w:r>
      <w:r w:rsidR="00004116">
        <w:rPr>
          <w:lang w:val="en-US"/>
        </w:rPr>
        <w:t xml:space="preserve">, </w:t>
      </w:r>
      <w:r w:rsidR="00004116" w:rsidRPr="00E3749C">
        <w:rPr>
          <w:lang w:val="en-CA"/>
        </w:rPr>
        <w:t>767-782</w:t>
      </w:r>
      <w:r w:rsidR="00004116">
        <w:rPr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46" w:history="1">
        <w:r w:rsidR="00004116" w:rsidRPr="0092673C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3333D084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 w:rsidRPr="00E3749C">
        <w:rPr>
          <w:lang w:val="en-CA"/>
        </w:rP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47" w:tgtFrame="_blank" w:tooltip="Persistent link using digital object identifier" w:history="1">
        <w:r w:rsidR="00004116" w:rsidRPr="00E3749C">
          <w:rPr>
            <w:rStyle w:val="Hyperlink"/>
            <w:lang w:val="en-CA"/>
          </w:rPr>
          <w:t>https://doi.org/10.1016/j.cognition.2024.105769</w:t>
        </w:r>
      </w:hyperlink>
      <w:r>
        <w:rPr>
          <w:i/>
          <w:iCs/>
          <w:lang w:val="en-US"/>
        </w:rPr>
        <w:t xml:space="preserve">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E3749C">
        <w:rPr>
          <w:lang w:val="en-CA"/>
        </w:rPr>
        <w:t xml:space="preserve">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Meta-judgment: Meta-theories and beliefs about good judgment across societies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E3749C">
        <w:rPr>
          <w:lang w:val="en-CA"/>
        </w:rPr>
        <w:t>, </w:t>
      </w:r>
      <w:r w:rsidR="00F00316" w:rsidRPr="00E3749C">
        <w:rPr>
          <w:i/>
          <w:iCs/>
          <w:lang w:val="en-CA"/>
        </w:rPr>
        <w:t>33</w:t>
      </w:r>
      <w:r w:rsidR="00F00316" w:rsidRPr="00E3749C">
        <w:rPr>
          <w:lang w:val="en-CA"/>
        </w:rPr>
        <w:t>(4), 261-269.</w:t>
      </w:r>
      <w:r>
        <w:rPr>
          <w:lang w:val="en-US"/>
        </w:rPr>
        <w:t xml:space="preserve"> </w:t>
      </w:r>
      <w:hyperlink r:id="rId48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7DD0BF6E" w14:textId="77777777" w:rsidR="00D93BC8" w:rsidRPr="00615AAF" w:rsidRDefault="00D93BC8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t>Grossmann, I.,</w:t>
      </w:r>
      <w:r w:rsidRPr="00E3749C">
        <w:rPr>
          <w:lang w:val="en-CA"/>
        </w:rPr>
        <w:t xml:space="preserve"> Peetz, J., </w:t>
      </w:r>
      <w:r w:rsidRPr="00E3749C">
        <w:rPr>
          <w:u w:val="single"/>
          <w:lang w:val="en-CA"/>
        </w:rPr>
        <w:t>Dorfman, A</w:t>
      </w:r>
      <w:r w:rsidRPr="00E3749C">
        <w:rPr>
          <w:lang w:val="en-CA"/>
        </w:rPr>
        <w:t xml:space="preserve">., </w:t>
      </w:r>
      <w:r w:rsidRPr="00E3749C">
        <w:rPr>
          <w:u w:val="single"/>
          <w:lang w:val="en-CA"/>
        </w:rPr>
        <w:t>Rotella, A</w:t>
      </w:r>
      <w:r w:rsidRPr="00E3749C">
        <w:rPr>
          <w:lang w:val="en-CA"/>
        </w:rPr>
        <w:t>., &amp; Buehler, R.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9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50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96437BB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proofErr w:type="spellStart"/>
      <w:r w:rsidRPr="0085623C">
        <w:rPr>
          <w:u w:val="single"/>
          <w:lang w:val="en-CA"/>
        </w:rPr>
        <w:t>Kachhiyapatel</w:t>
      </w:r>
      <w:proofErr w:type="spellEnd"/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E3749C">
        <w:rPr>
          <w:lang w:val="en-CA"/>
        </w:rPr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 w:rsidR="00004116">
        <w:rPr>
          <w:i/>
          <w:iCs/>
          <w:lang w:val="en-US"/>
        </w:rPr>
        <w:t xml:space="preserve">, </w:t>
      </w:r>
      <w:r w:rsidR="00004116" w:rsidRPr="00E3749C">
        <w:rPr>
          <w:i/>
          <w:iCs/>
          <w:lang w:val="en-US"/>
        </w:rPr>
        <w:t>2</w:t>
      </w:r>
      <w:r w:rsidR="00004116" w:rsidRPr="00E3749C">
        <w:rPr>
          <w:lang w:val="en-US"/>
        </w:rPr>
        <w:t>(2), 185-190</w:t>
      </w:r>
      <w:r w:rsidR="00004116" w:rsidRPr="00E3749C"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E3749C">
        <w:rPr>
          <w:u w:val="single"/>
          <w:lang w:val="en-US"/>
        </w:rPr>
        <w:t>Rudnev, M</w:t>
      </w:r>
      <w:r w:rsidRPr="00E3749C">
        <w:rPr>
          <w:lang w:val="en-US"/>
        </w:rPr>
        <w:t>.</w:t>
      </w:r>
      <w:r>
        <w:rPr>
          <w:lang w:val="en-US"/>
        </w:rPr>
        <w:t>*</w:t>
      </w:r>
      <w:r w:rsidRPr="00E3749C">
        <w:rPr>
          <w:lang w:val="en-US"/>
        </w:rPr>
        <w:t xml:space="preserve">, Barrett, H.C., </w:t>
      </w:r>
      <w:r w:rsidRPr="00E3749C">
        <w:rPr>
          <w:u w:val="single"/>
          <w:lang w:val="en-US"/>
        </w:rPr>
        <w:t>Buckwalter, W.</w:t>
      </w:r>
      <w:r w:rsidRPr="00E3749C">
        <w:rPr>
          <w:lang w:val="en-US"/>
        </w:rPr>
        <w:t xml:space="preserve">, Machery, E., Stich, S., Barr, K., Bencherifa, A., Clancy, R.F., </w:t>
      </w:r>
      <w:r w:rsidRPr="00E3749C">
        <w:rPr>
          <w:u w:val="single"/>
          <w:lang w:val="en-US"/>
        </w:rPr>
        <w:t>Crone, D.L.</w:t>
      </w:r>
      <w:r w:rsidRPr="00E3749C">
        <w:rPr>
          <w:lang w:val="en-US"/>
        </w:rPr>
        <w:t xml:space="preserve">, Deguchi, Y., Fabiano, E., </w:t>
      </w:r>
      <w:proofErr w:type="spellStart"/>
      <w:r w:rsidRPr="00E3749C">
        <w:rPr>
          <w:u w:val="single"/>
          <w:lang w:val="en-US"/>
        </w:rPr>
        <w:t>Fodeman</w:t>
      </w:r>
      <w:proofErr w:type="spellEnd"/>
      <w:r w:rsidRPr="00E3749C">
        <w:rPr>
          <w:u w:val="single"/>
          <w:lang w:val="en-US"/>
        </w:rPr>
        <w:t>, A.D</w:t>
      </w:r>
      <w:r w:rsidRPr="00E3749C">
        <w:rPr>
          <w:lang w:val="en-US"/>
        </w:rPr>
        <w:t xml:space="preserve">., Guennoun, B., </w:t>
      </w:r>
      <w:proofErr w:type="spellStart"/>
      <w:r w:rsidRPr="00E3749C">
        <w:rPr>
          <w:lang w:val="en-US"/>
        </w:rPr>
        <w:t>Halamová</w:t>
      </w:r>
      <w:proofErr w:type="spellEnd"/>
      <w:r w:rsidRPr="00E3749C">
        <w:rPr>
          <w:lang w:val="en-US"/>
        </w:rPr>
        <w:t xml:space="preserve">, J., Hashimoto, T., Homan, J., </w:t>
      </w:r>
      <w:proofErr w:type="spellStart"/>
      <w:r w:rsidRPr="00E3749C">
        <w:rPr>
          <w:lang w:val="en-US"/>
        </w:rPr>
        <w:t>Kanovský</w:t>
      </w:r>
      <w:proofErr w:type="spellEnd"/>
      <w:r w:rsidRPr="00E3749C">
        <w:rPr>
          <w:lang w:val="en-US"/>
        </w:rPr>
        <w:t xml:space="preserve">, M., Karasawa, K., Kim, H.,... </w:t>
      </w:r>
      <w:r w:rsidRPr="00E3749C">
        <w:rPr>
          <w:b/>
          <w:bCs/>
          <w:lang w:val="en-CA"/>
        </w:rPr>
        <w:t>Grossmann, I.</w:t>
      </w:r>
      <w:r w:rsidRPr="006A672F">
        <w:rPr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Dimensions of </w:t>
      </w:r>
      <w:r>
        <w:rPr>
          <w:lang w:val="en-US"/>
        </w:rPr>
        <w:t>w</w:t>
      </w:r>
      <w:proofErr w:type="spellStart"/>
      <w:r w:rsidRPr="00E3749C">
        <w:rPr>
          <w:lang w:val="en-CA"/>
        </w:rPr>
        <w:t>isdom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p</w:t>
      </w:r>
      <w:proofErr w:type="spellStart"/>
      <w:r w:rsidRPr="00E3749C">
        <w:rPr>
          <w:lang w:val="en-CA"/>
        </w:rPr>
        <w:t>erception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a</w:t>
      </w:r>
      <w:r w:rsidRPr="00E3749C">
        <w:rPr>
          <w:lang w:val="en-CA"/>
        </w:rPr>
        <w:t xml:space="preserve">cross </w:t>
      </w:r>
      <w:r>
        <w:rPr>
          <w:lang w:val="en-US"/>
        </w:rPr>
        <w:t>t</w:t>
      </w:r>
      <w:proofErr w:type="spellStart"/>
      <w:r w:rsidRPr="00E3749C">
        <w:rPr>
          <w:lang w:val="en-CA"/>
        </w:rPr>
        <w:t>welve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c</w:t>
      </w:r>
      <w:proofErr w:type="spellStart"/>
      <w:r w:rsidRPr="00E3749C">
        <w:rPr>
          <w:lang w:val="en-CA"/>
        </w:rPr>
        <w:t>ountries</w:t>
      </w:r>
      <w:proofErr w:type="spellEnd"/>
      <w:r w:rsidRPr="00E3749C">
        <w:rPr>
          <w:lang w:val="en-CA"/>
        </w:rPr>
        <w:t xml:space="preserve"> on </w:t>
      </w:r>
      <w:r>
        <w:rPr>
          <w:lang w:val="en-US"/>
        </w:rPr>
        <w:t>f</w:t>
      </w:r>
      <w:proofErr w:type="spellStart"/>
      <w:r w:rsidRPr="00E3749C">
        <w:rPr>
          <w:lang w:val="en-CA"/>
        </w:rPr>
        <w:t>ive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c</w:t>
      </w:r>
      <w:proofErr w:type="spellStart"/>
      <w:r w:rsidRPr="00E3749C">
        <w:rPr>
          <w:lang w:val="en-CA"/>
        </w:rPr>
        <w:t>ontinents</w:t>
      </w:r>
      <w:proofErr w:type="spellEnd"/>
      <w:r w:rsidRPr="00E3749C">
        <w:rPr>
          <w:lang w:val="en-CA"/>
        </w:rPr>
        <w:t xml:space="preserve">. </w:t>
      </w:r>
      <w:r>
        <w:rPr>
          <w:i/>
          <w:iCs/>
          <w:lang w:val="en-US"/>
        </w:rPr>
        <w:t xml:space="preserve">Nature Communications. </w:t>
      </w:r>
      <w:hyperlink r:id="rId51" w:history="1">
        <w:r w:rsidRPr="00E3749C">
          <w:rPr>
            <w:rStyle w:val="Hyperlink"/>
            <w:lang w:val="en-CA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3697B8B6" w14:textId="2BDA511B" w:rsidR="00AB6E8F" w:rsidRPr="00AB6E8F" w:rsidRDefault="00AB6E8F" w:rsidP="00AB6E8F">
      <w:pPr>
        <w:autoSpaceDE w:val="0"/>
        <w:autoSpaceDN w:val="0"/>
        <w:adjustRightInd w:val="0"/>
        <w:ind w:left="720"/>
        <w:rPr>
          <w:b/>
          <w:bCs/>
          <w:lang w:val="en-CA"/>
        </w:rPr>
      </w:pPr>
      <w:r w:rsidRPr="00661504">
        <w:rPr>
          <w:lang w:val="en-CA"/>
        </w:rPr>
        <w:t>+</w:t>
      </w:r>
      <w:r>
        <w:rPr>
          <w:lang w:val="en-CA"/>
        </w:rPr>
        <w:t>T</w:t>
      </w:r>
      <w:r w:rsidRPr="00661504">
        <w:rPr>
          <w:lang w:val="en-CA"/>
        </w:rPr>
        <w:t xml:space="preserve">op </w:t>
      </w:r>
      <w:r w:rsidRPr="00AB6E8F">
        <w:rPr>
          <w:lang w:val="en-CA"/>
        </w:rPr>
        <w:t>25 Social Science &amp; Human Behavior Articles of 2024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E3749C">
        <w:rPr>
          <w:u w:val="single"/>
          <w:lang w:val="en-CA"/>
        </w:rPr>
        <w:t>Stavropoulos, A.</w:t>
      </w:r>
      <w:r w:rsidRPr="00E3749C">
        <w:rPr>
          <w:lang w:val="en-CA"/>
        </w:rPr>
        <w:t xml:space="preserve">, </w:t>
      </w:r>
      <w:r w:rsidRPr="00E3749C">
        <w:rPr>
          <w:u w:val="single"/>
          <w:lang w:val="en-CA"/>
        </w:rPr>
        <w:t>Crone, D.</w:t>
      </w:r>
      <w:r w:rsidR="0078157E">
        <w:rPr>
          <w:u w:val="single"/>
          <w:lang w:val="en-US"/>
        </w:rPr>
        <w:t>L.</w:t>
      </w:r>
      <w:r w:rsidRPr="00E3749C">
        <w:rPr>
          <w:lang w:val="en-CA"/>
        </w:rPr>
        <w:t xml:space="preserve">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Shadows of </w:t>
      </w:r>
      <w:r>
        <w:rPr>
          <w:lang w:val="en-US"/>
        </w:rPr>
        <w:t>w</w:t>
      </w:r>
      <w:proofErr w:type="spellStart"/>
      <w:r w:rsidRPr="00E3749C">
        <w:rPr>
          <w:lang w:val="en-CA"/>
        </w:rPr>
        <w:t>isdom</w:t>
      </w:r>
      <w:proofErr w:type="spellEnd"/>
      <w:r w:rsidRPr="00E3749C">
        <w:rPr>
          <w:lang w:val="en-CA"/>
        </w:rPr>
        <w:t xml:space="preserve">: Classifying </w:t>
      </w:r>
      <w:r>
        <w:rPr>
          <w:lang w:val="en-US"/>
        </w:rPr>
        <w:t>m</w:t>
      </w:r>
      <w:r w:rsidRPr="00E3749C">
        <w:rPr>
          <w:lang w:val="en-CA"/>
        </w:rPr>
        <w:t xml:space="preserve">eta-cognitive and </w:t>
      </w:r>
      <w:proofErr w:type="gramStart"/>
      <w:r>
        <w:rPr>
          <w:lang w:val="en-US"/>
        </w:rPr>
        <w:t>m</w:t>
      </w:r>
      <w:r w:rsidRPr="00E3749C">
        <w:rPr>
          <w:lang w:val="en-CA"/>
        </w:rPr>
        <w:t>orally-grounded</w:t>
      </w:r>
      <w:proofErr w:type="gramEnd"/>
      <w:r w:rsidRPr="00E3749C">
        <w:rPr>
          <w:lang w:val="en-CA"/>
        </w:rPr>
        <w:t xml:space="preserve"> </w:t>
      </w:r>
      <w:r>
        <w:rPr>
          <w:lang w:val="en-US"/>
        </w:rPr>
        <w:t>n</w:t>
      </w:r>
      <w:proofErr w:type="spellStart"/>
      <w:r w:rsidRPr="00E3749C">
        <w:rPr>
          <w:lang w:val="en-CA"/>
        </w:rPr>
        <w:t>arrative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c</w:t>
      </w:r>
      <w:proofErr w:type="spellStart"/>
      <w:r w:rsidRPr="00E3749C">
        <w:rPr>
          <w:lang w:val="en-CA"/>
        </w:rPr>
        <w:t>ontent</w:t>
      </w:r>
      <w:proofErr w:type="spellEnd"/>
      <w:r w:rsidRPr="00E3749C">
        <w:rPr>
          <w:lang w:val="en-CA"/>
        </w:rPr>
        <w:t xml:space="preserve">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E3749C">
        <w:rPr>
          <w:lang w:val="en-CA"/>
        </w:rPr>
        <w:t xml:space="preserve"> </w:t>
      </w:r>
      <w:hyperlink r:id="rId52" w:history="1">
        <w:r w:rsidRPr="00E3749C">
          <w:rPr>
            <w:rStyle w:val="Hyperlink"/>
            <w:lang w:val="en-CA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</w:t>
      </w:r>
      <w:proofErr w:type="spellStart"/>
      <w:r w:rsidRPr="006C0F09">
        <w:rPr>
          <w:lang w:val="en-CA"/>
        </w:rPr>
        <w:t>Reitmann</w:t>
      </w:r>
      <w:proofErr w:type="spellEnd"/>
      <w:r w:rsidRPr="006C0F09">
        <w:rPr>
          <w:lang w:val="en-CA"/>
        </w:rPr>
        <w:t xml:space="preserve">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 w:rsidRPr="00E3749C">
        <w:rPr>
          <w:lang w:val="en-CA"/>
        </w:rPr>
        <w:t>Exploring intellectual humility through the lens of artificial intelligence:</w:t>
      </w:r>
      <w:r>
        <w:rPr>
          <w:lang w:val="en-US"/>
        </w:rPr>
        <w:t xml:space="preserve"> </w:t>
      </w:r>
      <w:r w:rsidRPr="00E3749C">
        <w:rPr>
          <w:lang w:val="en-CA"/>
        </w:rP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 xml:space="preserve">Acta </w:t>
      </w:r>
      <w:proofErr w:type="spellStart"/>
      <w:r w:rsidRPr="00AD6D2E">
        <w:rPr>
          <w:i/>
          <w:iCs/>
          <w:lang w:val="de-DE"/>
        </w:rPr>
        <w:t>Psychologica</w:t>
      </w:r>
      <w:proofErr w:type="spellEnd"/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lastRenderedPageBreak/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7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4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7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E3749C">
        <w:rPr>
          <w:i/>
          <w:lang w:val="en-CA"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E3749C">
        <w:rPr>
          <w:iCs/>
          <w:lang w:val="en-CA"/>
        </w:rPr>
        <w:t>.</w:t>
      </w:r>
      <w:r w:rsidRPr="00C905DF">
        <w:rPr>
          <w:iCs/>
          <w:lang w:val="en-US"/>
        </w:rPr>
        <w:t xml:space="preserve"> </w:t>
      </w:r>
      <w:r w:rsidRPr="00E3749C">
        <w:rPr>
          <w:iCs/>
          <w:lang w:val="en-CA"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Pr="00E3749C" w:rsidRDefault="00C905DF" w:rsidP="005B493E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8" w:name="_Hlk129625088"/>
      <w:r w:rsidRPr="00E3749C">
        <w:rPr>
          <w:lang w:val="en-CA"/>
        </w:rPr>
        <w:t xml:space="preserve">Hutcherson, C., </w:t>
      </w:r>
      <w:r w:rsidRPr="00E3749C">
        <w:rPr>
          <w:u w:val="single"/>
          <w:lang w:val="en-CA"/>
        </w:rPr>
        <w:t>Sharpinskyi, C.</w:t>
      </w:r>
      <w:r w:rsidRPr="00E3749C">
        <w:rPr>
          <w:lang w:val="en-CA"/>
        </w:rPr>
        <w:t xml:space="preserve">, Varnum, M. E. W., </w:t>
      </w:r>
      <w:r w:rsidRPr="00E3749C">
        <w:rPr>
          <w:u w:val="single"/>
          <w:lang w:val="en-CA"/>
        </w:rPr>
        <w:t>Rotella, A. M., Wormley, A.</w:t>
      </w:r>
      <w:r w:rsidRPr="00E3749C">
        <w:rPr>
          <w:lang w:val="en-CA"/>
        </w:rPr>
        <w:t xml:space="preserve">, Tay, L., &amp; </w:t>
      </w:r>
      <w:r w:rsidRPr="00E3749C">
        <w:rPr>
          <w:b/>
          <w:bCs/>
          <w:lang w:val="en-CA"/>
        </w:rPr>
        <w:t>Grossmann, I.</w:t>
      </w:r>
      <w:r w:rsidRPr="00DE5D39"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8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5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9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9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E3749C">
        <w:rPr>
          <w:lang w:val="en-CA"/>
        </w:rPr>
        <w:t xml:space="preserve">Weidman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, </w:t>
      </w:r>
      <w:proofErr w:type="spellStart"/>
      <w:r w:rsidRPr="00E3749C">
        <w:rPr>
          <w:lang w:val="en-CA"/>
        </w:rPr>
        <w:t>Chopik</w:t>
      </w:r>
      <w:proofErr w:type="spellEnd"/>
      <w:r w:rsidRPr="00E3749C">
        <w:rPr>
          <w:lang w:val="en-CA"/>
        </w:rPr>
        <w:t xml:space="preserve">, W. </w:t>
      </w:r>
      <w:r w:rsidRPr="00486332">
        <w:rPr>
          <w:lang w:val="en-CA"/>
        </w:rPr>
        <w:t>J</w:t>
      </w:r>
      <w:r w:rsidRPr="00E3749C">
        <w:rPr>
          <w:lang w:val="en-CA"/>
        </w:rPr>
        <w:t xml:space="preserve">., Ackerma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A</w:t>
      </w:r>
      <w:r w:rsidRPr="00E3749C">
        <w:rPr>
          <w:lang w:val="en-CA"/>
        </w:rPr>
        <w:t xml:space="preserve">., </w:t>
      </w:r>
      <w:proofErr w:type="spellStart"/>
      <w:r w:rsidRPr="00E3749C">
        <w:rPr>
          <w:lang w:val="en-CA"/>
        </w:rPr>
        <w:t>Allroggen</w:t>
      </w:r>
      <w:proofErr w:type="spellEnd"/>
      <w:r w:rsidRPr="00E3749C">
        <w:rPr>
          <w:lang w:val="en-CA"/>
        </w:rPr>
        <w:t xml:space="preserve">,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Bianchi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Brecheen,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Campbell, </w:t>
      </w:r>
      <w:r w:rsidRPr="00486332">
        <w:rPr>
          <w:lang w:val="en-CA"/>
        </w:rPr>
        <w:t>W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erlach, </w:t>
      </w:r>
      <w:r w:rsidRPr="00486332">
        <w:rPr>
          <w:lang w:val="en-CA"/>
        </w:rPr>
        <w:t>T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</w:t>
      </w:r>
      <w:proofErr w:type="spellStart"/>
      <w:r w:rsidRPr="00E3749C">
        <w:rPr>
          <w:lang w:val="en-CA"/>
        </w:rPr>
        <w:t>Geukes</w:t>
      </w:r>
      <w:proofErr w:type="spellEnd"/>
      <w:r w:rsidRPr="00E3749C">
        <w:rPr>
          <w:lang w:val="en-CA"/>
        </w:rPr>
        <w:t xml:space="preserve">,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rijalva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, </w:t>
      </w:r>
      <w:r w:rsidRPr="00E3749C">
        <w:rPr>
          <w:b/>
          <w:bCs/>
          <w:lang w:val="en-CA"/>
        </w:rPr>
        <w:t xml:space="preserve">Grossmann, </w:t>
      </w:r>
      <w:r w:rsidRPr="00486332">
        <w:rPr>
          <w:b/>
          <w:bCs/>
          <w:lang w:val="en-CA"/>
        </w:rPr>
        <w:t>I</w:t>
      </w:r>
      <w:r w:rsidRPr="00E3749C">
        <w:rPr>
          <w:lang w:val="en-CA"/>
        </w:rPr>
        <w:t>.</w:t>
      </w:r>
      <w:r w:rsidR="00BA6DC6" w:rsidRPr="00486332">
        <w:rPr>
          <w:lang w:val="en-CA"/>
        </w:rPr>
        <w:t xml:space="preserve"> [</w:t>
      </w:r>
      <w:r w:rsidRPr="00E3749C">
        <w:rPr>
          <w:lang w:val="en-CA"/>
        </w:rPr>
        <w:t>…</w:t>
      </w:r>
      <w:r w:rsidR="00BA6DC6" w:rsidRPr="00486332">
        <w:rPr>
          <w:lang w:val="en-CA"/>
        </w:rPr>
        <w:t>]</w:t>
      </w:r>
      <w:r w:rsidRPr="00E3749C">
        <w:rPr>
          <w:lang w:val="en-CA"/>
        </w:rPr>
        <w:t xml:space="preserve"> </w:t>
      </w:r>
      <w:r w:rsidRPr="00486332">
        <w:rPr>
          <w:lang w:val="en-CA"/>
        </w:rPr>
        <w:t xml:space="preserve">&amp; Back M. (2023). </w:t>
      </w:r>
      <w:r w:rsidRPr="00E3749C">
        <w:rPr>
          <w:lang w:val="en-CA"/>
        </w:rPr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350F57F9" w14:textId="4313B53D" w:rsidR="00B525A4" w:rsidRPr="00370B0C" w:rsidRDefault="00B525A4" w:rsidP="00B525A4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b/>
          <w:color w:val="000000"/>
          <w:shd w:val="clear" w:color="auto" w:fill="FFFFFF"/>
          <w:lang w:val="en-CA"/>
        </w:rPr>
        <w:t>+</w:t>
      </w:r>
      <w:r w:rsidRPr="00B525A4">
        <w:rPr>
          <w:lang w:val="en-CA"/>
        </w:rPr>
        <w:t xml:space="preserve"> </w:t>
      </w:r>
      <w:r>
        <w:rPr>
          <w:lang w:val="en-CA"/>
        </w:rPr>
        <w:t>Web of Science Highly Cited Paper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110169799"/>
      <w:bookmarkStart w:id="21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20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bookmarkEnd w:id="12"/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21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2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4536CA">
        <w:rPr>
          <w:u w:val="single"/>
          <w:lang w:val="en-CA"/>
        </w:rPr>
        <w:t>Dorfman, A.</w:t>
      </w:r>
      <w:r w:rsidRPr="004536CA">
        <w:rPr>
          <w:lang w:val="en-CA"/>
        </w:rPr>
        <w:t xml:space="preserve">, </w:t>
      </w:r>
      <w:r w:rsidRPr="004536CA">
        <w:rPr>
          <w:u w:val="single"/>
          <w:lang w:val="en-CA"/>
        </w:rPr>
        <w:t>Oakes, H.</w:t>
      </w:r>
      <w:r w:rsidRPr="004536CA">
        <w:rPr>
          <w:lang w:val="en-CA"/>
        </w:rPr>
        <w:t xml:space="preserve">, </w:t>
      </w:r>
      <w:r w:rsidRPr="004536CA">
        <w:rPr>
          <w:u w:val="single"/>
          <w:lang w:val="en-CA"/>
        </w:rPr>
        <w:t>Santos, H. C</w:t>
      </w:r>
      <w:r w:rsidRPr="004536CA">
        <w:rPr>
          <w:lang w:val="en-CA"/>
        </w:rPr>
        <w:t>.</w:t>
      </w:r>
      <w:r w:rsidRPr="004536CA">
        <w:rPr>
          <w:b/>
          <w:lang w:val="en-CA"/>
        </w:rPr>
        <w:t xml:space="preserve"> &amp; Grossmann, I.</w:t>
      </w:r>
      <w:r w:rsidRPr="004536CA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3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3"/>
      <w:bookmarkEnd w:id="23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4" w:name="_Hlk46853180"/>
      <w:bookmarkEnd w:id="14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4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</w:t>
      </w:r>
      <w:proofErr w:type="spellStart"/>
      <w:r w:rsidRPr="00661504">
        <w:rPr>
          <w:lang w:val="en-CA"/>
        </w:rPr>
        <w:t>Forgeard</w:t>
      </w:r>
      <w:proofErr w:type="spellEnd"/>
      <w:r w:rsidRPr="00661504">
        <w:rPr>
          <w:lang w:val="en-CA"/>
        </w:rPr>
        <w:t xml:space="preserve">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A82D15D" w:rsidR="00F23CB3" w:rsidRPr="00370B0C" w:rsidRDefault="00F23CB3" w:rsidP="00F23CB3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  <w:r w:rsidR="00370B0C">
        <w:rPr>
          <w:lang w:val="en-CA"/>
        </w:rPr>
        <w:t>; Web of Science Highly Cited Paper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</w:t>
      </w:r>
      <w:proofErr w:type="spellStart"/>
      <w:r w:rsidRPr="005B14C2">
        <w:rPr>
          <w:lang w:val="en-CA"/>
        </w:rPr>
        <w:t>Sorokowski</w:t>
      </w:r>
      <w:proofErr w:type="spellEnd"/>
      <w:r w:rsidRPr="005B14C2">
        <w:rPr>
          <w:lang w:val="en-CA"/>
        </w:rPr>
        <w:t xml:space="preserve">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5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E3749C">
        <w:rPr>
          <w:b/>
          <w:lang w:val="en-CA"/>
        </w:rPr>
        <w:t>Grossmann, I</w:t>
      </w:r>
      <w:r w:rsidRPr="00E3749C">
        <w:rPr>
          <w:lang w:val="en-CA"/>
        </w:rPr>
        <w:t xml:space="preserve">., Eibach, R. P., </w:t>
      </w:r>
      <w:r w:rsidRPr="00E3749C">
        <w:rPr>
          <w:u w:val="single"/>
          <w:lang w:val="en-CA"/>
        </w:rPr>
        <w:t>Koyama, J</w:t>
      </w:r>
      <w:r w:rsidRPr="00E3749C">
        <w:rPr>
          <w:lang w:val="en-CA"/>
        </w:rPr>
        <w:t>., &amp;</w:t>
      </w:r>
      <w:r w:rsidRPr="00E3749C">
        <w:rPr>
          <w:u w:val="single"/>
          <w:lang w:val="en-CA"/>
        </w:rPr>
        <w:t xml:space="preserve"> Sahi, Q</w:t>
      </w:r>
      <w:r w:rsidRPr="00E3749C">
        <w:rPr>
          <w:lang w:val="en-CA"/>
        </w:rPr>
        <w:t xml:space="preserve">. (2020). </w:t>
      </w:r>
      <w:bookmarkStart w:id="26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6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5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7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7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proofErr w:type="spellStart"/>
      <w:r w:rsidRPr="00661504">
        <w:rPr>
          <w:lang w:val="en-CA"/>
        </w:rPr>
        <w:t>Hanaei</w:t>
      </w:r>
      <w:proofErr w:type="spellEnd"/>
      <w:r w:rsidRPr="00661504">
        <w:rPr>
          <w:lang w:val="en-CA"/>
        </w:rPr>
        <w:t xml:space="preserve">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8" w:name="_Hlk61029707"/>
      <w:bookmarkEnd w:id="15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lastRenderedPageBreak/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9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Klackl</w:t>
      </w:r>
      <w:proofErr w:type="spellEnd"/>
      <w:r w:rsidRPr="00661504">
        <w:rPr>
          <w:rFonts w:eastAsia="Calibri"/>
          <w:u w:val="single"/>
          <w:lang w:val="en-CA" w:eastAsia="en-US"/>
        </w:rPr>
        <w:t>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8"/>
    <w:bookmarkEnd w:id="29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</w:t>
      </w:r>
      <w:proofErr w:type="spellStart"/>
      <w:r w:rsidRPr="00661504">
        <w:rPr>
          <w:color w:val="000000"/>
          <w:shd w:val="clear" w:color="auto" w:fill="FFFFFF"/>
          <w:lang w:val="en-CA"/>
        </w:rPr>
        <w:t>emodiversity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30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30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lastRenderedPageBreak/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Jowhari</w:t>
      </w:r>
      <w:proofErr w:type="spellEnd"/>
      <w:r w:rsidRPr="00661504">
        <w:rPr>
          <w:u w:val="single"/>
          <w:lang w:val="en-CA"/>
        </w:rPr>
        <w:t>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31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31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rFonts w:eastAsia="Calibri"/>
          <w:b/>
          <w:lang w:val="en-CA" w:eastAsia="en-US"/>
        </w:rPr>
        <w:lastRenderedPageBreak/>
        <w:t xml:space="preserve">Grossmann, I. </w:t>
      </w:r>
      <w:r w:rsidRPr="00EC6989">
        <w:rPr>
          <w:rFonts w:eastAsia="Calibri"/>
          <w:lang w:val="en-CA" w:eastAsia="en-US"/>
        </w:rPr>
        <w:t>&amp;</w:t>
      </w:r>
      <w:r w:rsidRPr="00EC6989">
        <w:rPr>
          <w:rFonts w:eastAsia="Calibri"/>
          <w:b/>
          <w:lang w:val="en-CA" w:eastAsia="en-US"/>
        </w:rPr>
        <w:t xml:space="preserve"> </w:t>
      </w:r>
      <w:r w:rsidRPr="00EC6989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2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32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34984B" w14:textId="77777777" w:rsidR="00860950" w:rsidRPr="00370B0C" w:rsidRDefault="00860950" w:rsidP="00860950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  <w:r>
        <w:rPr>
          <w:lang w:val="en-CA"/>
        </w:rPr>
        <w:t>; Web of Science Highly Cited Paper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EC6989">
        <w:rPr>
          <w:lang w:val="en-CA"/>
        </w:rPr>
        <w:t xml:space="preserve">Varnum, M. E. W. &amp; </w:t>
      </w: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(2017). </w:t>
      </w:r>
      <w:bookmarkStart w:id="33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3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0E395D77" w:rsidR="00485BDF" w:rsidRPr="00661504" w:rsidRDefault="00860950" w:rsidP="00860950">
      <w:pPr>
        <w:autoSpaceDE w:val="0"/>
        <w:autoSpaceDN w:val="0"/>
        <w:adjustRightInd w:val="0"/>
        <w:ind w:left="720" w:hanging="14"/>
        <w:rPr>
          <w:i/>
          <w:iCs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t>Varnum, M. E. W. &amp;</w:t>
      </w:r>
      <w:r w:rsidRPr="00EC6989">
        <w:rPr>
          <w:b/>
          <w:lang w:val="en-CA"/>
        </w:rPr>
        <w:t xml:space="preserve"> Grossmann, I.</w:t>
      </w:r>
      <w:r w:rsidRPr="00EC6989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4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4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9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Sahdra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</w:t>
      </w:r>
      <w:proofErr w:type="spellStart"/>
      <w:r w:rsidRPr="00661504">
        <w:rPr>
          <w:lang w:val="en-CA"/>
        </w:rPr>
        <w:t>Chentsova</w:t>
      </w:r>
      <w:proofErr w:type="spellEnd"/>
      <w:r w:rsidRPr="00661504">
        <w:rPr>
          <w:lang w:val="en-CA"/>
        </w:rPr>
        <w:t xml:space="preserve">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5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5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6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b/>
          <w:lang w:val="en-CA"/>
        </w:rPr>
        <w:t xml:space="preserve">Grossmann, I. </w:t>
      </w:r>
      <w:r w:rsidRPr="00EC6989">
        <w:rPr>
          <w:lang w:val="en-CA"/>
        </w:rPr>
        <w:t>&amp; Varnum, M. E. W. (201</w:t>
      </w:r>
      <w:r w:rsidR="00201ACA" w:rsidRPr="00EC6989">
        <w:rPr>
          <w:lang w:val="en-CA"/>
        </w:rPr>
        <w:t>1</w:t>
      </w:r>
      <w:r w:rsidRPr="00EC6989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10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t xml:space="preserve">Varnum, M.E.W., </w:t>
      </w:r>
      <w:r w:rsidRPr="00EC6989">
        <w:rPr>
          <w:b/>
          <w:lang w:val="en-CA"/>
        </w:rPr>
        <w:t>Grossmann, I.</w:t>
      </w:r>
      <w:r w:rsidRPr="00EC6989">
        <w:rPr>
          <w:lang w:val="en-CA"/>
        </w:rPr>
        <w:t>, Kitayama, S., &amp; Nisbett, R.E. (2010).</w:t>
      </w:r>
      <w:r w:rsidR="00735399" w:rsidRPr="00EC6989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lastRenderedPageBreak/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1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6" w:name="_Hlk178591790"/>
      <w:bookmarkEnd w:id="16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7" w:name="_Hlk61029790"/>
    </w:p>
    <w:p w14:paraId="13754C69" w14:textId="484A5CC1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38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 w:rsidR="00004F96" w:rsidRPr="00004F96">
        <w:rPr>
          <w:bCs/>
          <w:lang w:val="en-US"/>
        </w:rPr>
        <w:t xml:space="preserve">Wisdom. In M. C. Frank &amp; A. Majid (Eds.), </w:t>
      </w:r>
      <w:r w:rsidR="00004F96" w:rsidRPr="00004F96">
        <w:rPr>
          <w:bCs/>
          <w:i/>
          <w:iCs/>
          <w:lang w:val="en-US"/>
        </w:rPr>
        <w:t>Open Encyclopedia of Cognitive Science</w:t>
      </w:r>
      <w:r w:rsidR="00004F96" w:rsidRPr="00004F96">
        <w:rPr>
          <w:bCs/>
          <w:lang w:val="en-US"/>
        </w:rPr>
        <w:t xml:space="preserve">. MIT Press. </w:t>
      </w:r>
      <w:hyperlink r:id="rId57" w:history="1">
        <w:r w:rsidR="00004F96" w:rsidRPr="00004F96">
          <w:rPr>
            <w:rStyle w:val="Hyperlink"/>
            <w:bCs/>
            <w:lang w:val="en-US"/>
          </w:rPr>
          <w:t>https://doi.org/10.21428/e2759450.b492816e</w:t>
        </w:r>
      </w:hyperlink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9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9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BD0840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BD0840">
        <w:rPr>
          <w:u w:val="single"/>
          <w:lang w:val="en-CA"/>
        </w:rPr>
        <w:t>Kara-Yakoubian, M.</w:t>
      </w:r>
      <w:r w:rsidRPr="00BD0840">
        <w:rPr>
          <w:lang w:val="en-CA"/>
        </w:rPr>
        <w:t xml:space="preserve">, </w:t>
      </w:r>
      <w:r w:rsidRPr="00BD0840">
        <w:rPr>
          <w:u w:val="single"/>
          <w:lang w:val="en-CA"/>
        </w:rPr>
        <w:t>Rotella, A.</w:t>
      </w:r>
      <w:r w:rsidRPr="00BD0840">
        <w:rPr>
          <w:lang w:val="en-CA"/>
        </w:rPr>
        <w:t xml:space="preserve">, </w:t>
      </w:r>
      <w:r w:rsidRPr="00BD0840">
        <w:rPr>
          <w:u w:val="single"/>
          <w:lang w:val="en-CA"/>
        </w:rPr>
        <w:t>Dorfman, A.</w:t>
      </w:r>
      <w:r w:rsidRPr="00BD0840">
        <w:rPr>
          <w:lang w:val="en-CA"/>
        </w:rPr>
        <w:t xml:space="preserve">, </w:t>
      </w:r>
      <w:r w:rsidR="00123EFC" w:rsidRPr="00BD0840">
        <w:rPr>
          <w:lang w:val="en-CA"/>
        </w:rPr>
        <w:t>&amp;</w:t>
      </w:r>
      <w:r w:rsidRPr="00BD0840">
        <w:rPr>
          <w:lang w:val="en-CA"/>
        </w:rPr>
        <w:t xml:space="preserve"> </w:t>
      </w:r>
      <w:r w:rsidRPr="00BD0840">
        <w:rPr>
          <w:b/>
          <w:bCs/>
          <w:lang w:val="en-CA"/>
        </w:rPr>
        <w:t>Grossmann, I.</w:t>
      </w:r>
      <w:r w:rsidRPr="00BD0840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 xml:space="preserve">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40" w:name="_Hlk61029797"/>
      <w:bookmarkEnd w:id="37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40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6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58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38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41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2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3" w:name="_Hlk46853166"/>
      <w:bookmarkEnd w:id="41"/>
      <w:bookmarkEnd w:id="42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9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4" w:name="_Hlk185433122"/>
      <w:bookmarkStart w:id="45" w:name="_Hlk61029744"/>
      <w:bookmarkStart w:id="46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60" w:history="1">
        <w:r w:rsidRPr="00EC6989">
          <w:rPr>
            <w:rStyle w:val="Hyperlink"/>
            <w:lang w:val="en-CA"/>
          </w:rPr>
          <w:t xml:space="preserve">Wisdom is a virtue, but how do we judge if someone has </w:t>
        </w:r>
        <w:r w:rsidRPr="00EC6989">
          <w:rPr>
            <w:rStyle w:val="Hyperlink"/>
            <w:lang w:val="en-CA"/>
          </w:rPr>
          <w:lastRenderedPageBreak/>
          <w:t>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61" w:history="1">
        <w:r w:rsidRPr="00EC6989">
          <w:rPr>
            <w:rStyle w:val="Hyperlink"/>
            <w:lang w:val="en-CA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62" w:history="1">
        <w:r w:rsidRPr="00EC6989">
          <w:rPr>
            <w:rStyle w:val="Hyperlink"/>
            <w:lang w:val="en-CA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bookmarkEnd w:id="44"/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63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4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5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6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7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7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7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8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9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70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118F952" w14:textId="77777777" w:rsidR="009E4939" w:rsidRDefault="009E4939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8" w:name="_Hlk160967959"/>
      <w:bookmarkEnd w:id="46"/>
    </w:p>
    <w:p w14:paraId="60BCA9F4" w14:textId="36EEE9E5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9" w:name="_Hlk178591733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4536CA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="00F053B7">
        <w:rPr>
          <w:rFonts w:ascii="Times New Roman" w:hAnsi="Times New Roman" w:cs="Times New Roman"/>
          <w:b/>
          <w:color w:val="000000"/>
          <w:sz w:val="24"/>
          <w:szCs w:val="24"/>
        </w:rPr>
        <w:t>3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F053B7" w:rsidRPr="00EC6989" w14:paraId="2912D362" w14:textId="77777777" w:rsidTr="00253C51">
        <w:tc>
          <w:tcPr>
            <w:tcW w:w="1003" w:type="dxa"/>
          </w:tcPr>
          <w:p w14:paraId="0F077885" w14:textId="1874253B" w:rsidR="00F053B7" w:rsidRDefault="00F053B7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2CA74BC7" w14:textId="6BE9D992" w:rsidR="00F053B7" w:rsidRDefault="00F053B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Columbia University</w:t>
            </w:r>
            <w:r w:rsidR="00CB0931">
              <w:rPr>
                <w:lang w:val="en-CA"/>
              </w:rPr>
              <w:t>, Morris Lab</w:t>
            </w:r>
          </w:p>
        </w:tc>
      </w:tr>
      <w:tr w:rsidR="00E36D3E" w:rsidRPr="00EC6989" w14:paraId="3902F10D" w14:textId="77777777" w:rsidTr="00253C51">
        <w:tc>
          <w:tcPr>
            <w:tcW w:w="1003" w:type="dxa"/>
          </w:tcPr>
          <w:p w14:paraId="46CA9894" w14:textId="59AB0A00" w:rsidR="00E36D3E" w:rsidRDefault="008C5AC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654C3E67" w14:textId="3DF4263B" w:rsidR="00E36D3E" w:rsidRDefault="008C5AC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Pennsylvania, Forecasting Research Institute Colloquium</w:t>
            </w:r>
          </w:p>
        </w:tc>
      </w:tr>
      <w:tr w:rsidR="00905531" w:rsidRPr="00EC6989" w14:paraId="50BC8C9B" w14:textId="77777777" w:rsidTr="00253C51">
        <w:tc>
          <w:tcPr>
            <w:tcW w:w="1003" w:type="dxa"/>
          </w:tcPr>
          <w:p w14:paraId="1356F4F8" w14:textId="2829DC44" w:rsidR="00905531" w:rsidRDefault="0090553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A00835F" w14:textId="073CCA40" w:rsidR="00905531" w:rsidRDefault="0090553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Oxford University, Department of Experimental Psychology Colloquium</w:t>
            </w:r>
          </w:p>
        </w:tc>
      </w:tr>
      <w:tr w:rsidR="004536CA" w:rsidRPr="00EC6989" w14:paraId="73BFC610" w14:textId="77777777" w:rsidTr="00253C51">
        <w:tc>
          <w:tcPr>
            <w:tcW w:w="1003" w:type="dxa"/>
          </w:tcPr>
          <w:p w14:paraId="5160E8E2" w14:textId="0BFCB6E6" w:rsidR="004536CA" w:rsidRDefault="004536CA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DD306FD" w14:textId="16475888" w:rsidR="004536CA" w:rsidRDefault="004536C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Cornell University, </w:t>
            </w:r>
            <w:r w:rsidRPr="004536CA">
              <w:rPr>
                <w:lang w:val="en-CA"/>
              </w:rPr>
              <w:t>Behavioral Economics and Decision Research Workshop</w:t>
            </w:r>
          </w:p>
        </w:tc>
      </w:tr>
      <w:tr w:rsidR="001B330F" w:rsidRPr="00EC6989" w14:paraId="32A31F0E" w14:textId="77777777" w:rsidTr="00253C51">
        <w:tc>
          <w:tcPr>
            <w:tcW w:w="1003" w:type="dxa"/>
          </w:tcPr>
          <w:p w14:paraId="1DE6D75C" w14:textId="113A9444" w:rsidR="001B330F" w:rsidRDefault="001B330F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3BE09AE5" w14:textId="55F1E390" w:rsidR="001B330F" w:rsidRPr="00F80C00" w:rsidRDefault="001B330F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Johannesburg, </w:t>
            </w:r>
            <w:r w:rsidR="004536CA">
              <w:rPr>
                <w:lang w:val="en-CA"/>
              </w:rPr>
              <w:t>African Centre for Epistemology and Philosophy of Science Talk</w:t>
            </w:r>
          </w:p>
        </w:tc>
      </w:tr>
      <w:tr w:rsidR="00F80C00" w:rsidRPr="00EC6989" w14:paraId="390B6344" w14:textId="77777777" w:rsidTr="00253C51">
        <w:tc>
          <w:tcPr>
            <w:tcW w:w="1003" w:type="dxa"/>
          </w:tcPr>
          <w:p w14:paraId="3829265C" w14:textId="7DD44E99" w:rsidR="00F80C00" w:rsidRDefault="00F80C0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1DB1620E" w14:textId="3E305B81" w:rsidR="00F80C00" w:rsidRDefault="00F80C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80C00">
              <w:rPr>
                <w:lang w:val="en-CA"/>
              </w:rPr>
              <w:t>Decision Experience and Behavior (DEB) Seminar</w:t>
            </w:r>
            <w:r>
              <w:rPr>
                <w:lang w:val="en-CA"/>
              </w:rPr>
              <w:t>, Technion &amp; University of Haifa, Israel</w:t>
            </w:r>
          </w:p>
        </w:tc>
      </w:tr>
      <w:tr w:rsidR="00EE528E" w:rsidRPr="00EC6989" w14:paraId="74F1C4BC" w14:textId="77777777" w:rsidTr="00253C51">
        <w:tc>
          <w:tcPr>
            <w:tcW w:w="1003" w:type="dxa"/>
          </w:tcPr>
          <w:p w14:paraId="19EC7DC5" w14:textId="528ED366" w:rsidR="00EE528E" w:rsidRDefault="00EE528E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5</w:t>
            </w:r>
          </w:p>
        </w:tc>
        <w:tc>
          <w:tcPr>
            <w:tcW w:w="9167" w:type="dxa"/>
          </w:tcPr>
          <w:p w14:paraId="20A1A98A" w14:textId="39C2F3EA" w:rsidR="00EE528E" w:rsidRDefault="00EE528E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alifornia, Los Angeles, Departmental Colloquium</w:t>
            </w:r>
          </w:p>
        </w:tc>
      </w:tr>
      <w:tr w:rsidR="00D93BC8" w:rsidRPr="00EC6989" w14:paraId="043A627F" w14:textId="77777777" w:rsidTr="00253C51">
        <w:tc>
          <w:tcPr>
            <w:tcW w:w="1003" w:type="dxa"/>
          </w:tcPr>
          <w:p w14:paraId="4729C0FF" w14:textId="2EAF3257" w:rsidR="00D93BC8" w:rsidRPr="00D93BC8" w:rsidRDefault="00D93BC8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1/2025</w:t>
            </w:r>
          </w:p>
        </w:tc>
        <w:tc>
          <w:tcPr>
            <w:tcW w:w="9167" w:type="dxa"/>
          </w:tcPr>
          <w:p w14:paraId="27DDD4D3" w14:textId="140FE596" w:rsidR="00D93BC8" w:rsidRPr="00255B73" w:rsidRDefault="00D93BC8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tellenbosch Institute for Advanced Study, Stellenbosch, South Africa</w:t>
            </w:r>
          </w:p>
        </w:tc>
      </w:tr>
      <w:tr w:rsidR="00255B73" w:rsidRPr="00EC6989" w14:paraId="64628CC1" w14:textId="77777777" w:rsidTr="00253C51">
        <w:tc>
          <w:tcPr>
            <w:tcW w:w="1003" w:type="dxa"/>
          </w:tcPr>
          <w:p w14:paraId="31AEE39F" w14:textId="7797DF32" w:rsidR="00255B73" w:rsidRDefault="00255B73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bookmarkStart w:id="50" w:name="_Hlk185431531"/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255B73" w:rsidRPr="00255B73" w:rsidRDefault="00255B73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255B73">
              <w:rPr>
                <w:lang w:val="en-CA"/>
              </w:rPr>
              <w:t>Iscte</w:t>
            </w:r>
            <w:proofErr w:type="spellEnd"/>
            <w:r w:rsidRPr="00255B73">
              <w:rPr>
                <w:lang w:val="en-CA"/>
              </w:rPr>
              <w:t xml:space="preserve"> – Instituto </w:t>
            </w:r>
            <w:proofErr w:type="spellStart"/>
            <w:r w:rsidRPr="00255B73">
              <w:rPr>
                <w:lang w:val="en-CA"/>
              </w:rPr>
              <w:t>Universitário</w:t>
            </w:r>
            <w:proofErr w:type="spellEnd"/>
            <w:r w:rsidRPr="00255B73">
              <w:rPr>
                <w:lang w:val="en-CA"/>
              </w:rPr>
              <w:t xml:space="preserve"> de Lisboa, </w:t>
            </w:r>
            <w:proofErr w:type="spellStart"/>
            <w:r w:rsidRPr="00255B73">
              <w:rPr>
                <w:lang w:val="en-CA"/>
              </w:rPr>
              <w:t>SocioDigital</w:t>
            </w:r>
            <w:proofErr w:type="spellEnd"/>
            <w:r w:rsidRPr="00255B73">
              <w:rPr>
                <w:lang w:val="en-CA"/>
              </w:rPr>
              <w:t xml:space="preserve"> Lab for Public Policy</w:t>
            </w:r>
          </w:p>
        </w:tc>
      </w:tr>
      <w:tr w:rsidR="00D8294C" w:rsidRPr="00EC6989" w14:paraId="1E5DEF01" w14:textId="77777777" w:rsidTr="00253C51">
        <w:tc>
          <w:tcPr>
            <w:tcW w:w="1003" w:type="dxa"/>
          </w:tcPr>
          <w:p w14:paraId="24CE8578" w14:textId="15A51676" w:rsidR="00D8294C" w:rsidRDefault="00D8294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D8294C" w:rsidRDefault="00D8294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C665C0" w:rsidRPr="00EC6989" w14:paraId="1A5F8A1A" w14:textId="77777777" w:rsidTr="00253C51">
        <w:tc>
          <w:tcPr>
            <w:tcW w:w="1003" w:type="dxa"/>
          </w:tcPr>
          <w:p w14:paraId="08886A0D" w14:textId="2F89FF69" w:rsidR="00C665C0" w:rsidRDefault="00C665C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lastRenderedPageBreak/>
              <w:t>06/2024</w:t>
            </w:r>
          </w:p>
        </w:tc>
        <w:tc>
          <w:tcPr>
            <w:tcW w:w="9167" w:type="dxa"/>
          </w:tcPr>
          <w:p w14:paraId="7459214D" w14:textId="4EAD4EAB" w:rsidR="00C665C0" w:rsidRDefault="00C665C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proofErr w:type="spellStart"/>
            <w:r w:rsidRPr="00C665C0">
              <w:rPr>
                <w:lang w:val="en-CA"/>
              </w:rPr>
              <w:t>EQuity</w:t>
            </w:r>
            <w:proofErr w:type="spellEnd"/>
            <w:r w:rsidRPr="00C665C0">
              <w:rPr>
                <w:lang w:val="en-CA"/>
              </w:rPr>
              <w:t xml:space="preserve"> &amp; </w:t>
            </w:r>
            <w:proofErr w:type="spellStart"/>
            <w:r w:rsidRPr="00C665C0">
              <w:rPr>
                <w:lang w:val="en-CA"/>
              </w:rPr>
              <w:t>EQuality</w:t>
            </w:r>
            <w:proofErr w:type="spellEnd"/>
            <w:r w:rsidRPr="00C665C0">
              <w:rPr>
                <w:lang w:val="en-CA"/>
              </w:rPr>
              <w:t xml:space="preserve">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504C74" w:rsidRPr="00EC6989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EC6989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EC6989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EC6989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EC6989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EC6989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</w:t>
            </w:r>
            <w:proofErr w:type="spellStart"/>
            <w:r>
              <w:rPr>
                <w:lang w:val="en-CA"/>
              </w:rPr>
              <w:t>FutureTech</w:t>
            </w:r>
            <w:proofErr w:type="spellEnd"/>
            <w:r>
              <w:rPr>
                <w:lang w:val="en-CA"/>
              </w:rPr>
              <w:t xml:space="preserve">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EC6989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43"/>
      <w:tr w:rsidR="00253C51" w:rsidRPr="00EC6989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EC6989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8"/>
      <w:tr w:rsidR="00253C51" w:rsidRPr="00EC6989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EC6989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51"/>
      <w:tr w:rsidR="00253C51" w:rsidRPr="00EC6989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EC6989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52"/>
      <w:tr w:rsidR="00253C51" w:rsidRPr="00EC6989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EC6989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EC6989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EC6989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EC6989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EC6989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EC6989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EC6989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EC6989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53"/>
      <w:tr w:rsidR="00253C51" w:rsidRPr="00EC6989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EC6989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EC6989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253C51" w:rsidRPr="00EC6989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EC6989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bookmarkEnd w:id="50"/>
      <w:tr w:rsidR="00253C51" w:rsidRPr="00EC6989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EC6989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EC6989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EC6989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EC6989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EC6989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1" w:history="1">
              <w:proofErr w:type="spellStart"/>
              <w:r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253C51" w:rsidRPr="00EC6989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EC6989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EC6989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4"/>
      <w:tr w:rsidR="00253C51" w:rsidRPr="00EC6989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EC6989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EC6989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EC6989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EC6989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EC6989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EC6989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EC6989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EC6989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EC6989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EC6989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EC6989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EC6989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EC6989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EC6989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bookmarkEnd w:id="49"/>
      <w:tr w:rsidR="00253C51" w:rsidRPr="00EC6989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EC6989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EC6989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EC6989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EC6989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EC6989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EC6989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EC6989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EC6989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EC6989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>Austria,  Department</w:t>
            </w:r>
            <w:proofErr w:type="gramEnd"/>
            <w:r w:rsidRPr="00661504">
              <w:rPr>
                <w:lang w:val="en-CA"/>
              </w:rPr>
              <w:t xml:space="preserve"> of Psychology </w:t>
            </w:r>
          </w:p>
        </w:tc>
      </w:tr>
      <w:tr w:rsidR="00253C51" w:rsidRPr="00EC6989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EC6989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EC6989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EC6989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EC6989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EC6989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EC6989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EC6989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EC6989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Programme Doctoral </w:t>
            </w:r>
            <w:proofErr w:type="spellStart"/>
            <w:r w:rsidRPr="00661504">
              <w:rPr>
                <w:lang w:val="en-CA"/>
              </w:rPr>
              <w:t>Romande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Psychologie</w:t>
            </w:r>
            <w:proofErr w:type="spellEnd"/>
          </w:p>
        </w:tc>
      </w:tr>
      <w:tr w:rsidR="00253C51" w:rsidRPr="00EC6989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EC6989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EC6989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EC6989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EC6989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EC6989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EC6989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EC6989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5" w:name="_Hlk46853198"/>
    </w:p>
    <w:p w14:paraId="295268CC" w14:textId="15019E68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6" w:name="_Hlk160968071"/>
      <w:bookmarkStart w:id="57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370C1C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2811" w:rsidRPr="00EC6989" w14:paraId="2103319B" w14:textId="77777777" w:rsidTr="007F04E1">
        <w:tc>
          <w:tcPr>
            <w:tcW w:w="1080" w:type="dxa"/>
          </w:tcPr>
          <w:p w14:paraId="1374F16A" w14:textId="1778F49D" w:rsidR="00AD2811" w:rsidRDefault="00AD281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5</w:t>
            </w:r>
          </w:p>
        </w:tc>
        <w:tc>
          <w:tcPr>
            <w:tcW w:w="8203" w:type="dxa"/>
          </w:tcPr>
          <w:p w14:paraId="085E3425" w14:textId="06E1D78A" w:rsidR="00AD2811" w:rsidRPr="00F42CA0" w:rsidRDefault="001217BF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Invited Panelist for the debate on </w:t>
            </w:r>
            <w:r w:rsidR="003F04C5">
              <w:rPr>
                <w:lang w:val="en-CA"/>
              </w:rPr>
              <w:t>“</w:t>
            </w:r>
            <w:r>
              <w:rPr>
                <w:lang w:val="en-CA"/>
              </w:rPr>
              <w:t xml:space="preserve">The Viability of Using </w:t>
            </w:r>
            <w:r w:rsidR="003F04C5">
              <w:rPr>
                <w:lang w:val="en-CA"/>
              </w:rPr>
              <w:t>LLMs in Higher Education” conference</w:t>
            </w:r>
            <w:r w:rsidR="00F42CA0">
              <w:rPr>
                <w:lang w:val="en-CA"/>
              </w:rPr>
              <w:t xml:space="preserve">, </w:t>
            </w:r>
            <w:proofErr w:type="spellStart"/>
            <w:r w:rsidR="00F42CA0" w:rsidRPr="00F42CA0">
              <w:rPr>
                <w:lang w:val="en-CA"/>
              </w:rPr>
              <w:t>JeXed</w:t>
            </w:r>
            <w:proofErr w:type="spellEnd"/>
            <w:r w:rsidR="00F42CA0">
              <w:rPr>
                <w:lang w:val="en-CA"/>
              </w:rPr>
              <w:t>, South Africa</w:t>
            </w:r>
          </w:p>
        </w:tc>
      </w:tr>
      <w:tr w:rsidR="00AD6D2E" w:rsidRPr="00EC6989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8" w:name="_Hlk185431558"/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21167C50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</w:t>
            </w:r>
          </w:p>
        </w:tc>
      </w:tr>
      <w:tr w:rsidR="00EF3E62" w:rsidRPr="00EC6989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EC6989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76ABBEDC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</w:t>
            </w:r>
          </w:p>
        </w:tc>
      </w:tr>
      <w:tr w:rsidR="0085016B" w:rsidRPr="00EC6989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EC6989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EC6989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proofErr w:type="gramStart"/>
            <w:r w:rsidRPr="0048618B">
              <w:rPr>
                <w:lang w:val="en-CA"/>
              </w:rPr>
              <w:t>International</w:t>
            </w:r>
            <w:proofErr w:type="gramEnd"/>
            <w:r w:rsidRPr="0048618B">
              <w:rPr>
                <w:lang w:val="en-CA"/>
              </w:rPr>
              <w:t xml:space="preserve">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EC6989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EC6989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EC6989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56"/>
      <w:tr w:rsidR="00D0796C" w:rsidRPr="00EC6989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EC6989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EC6989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EC6989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EC6989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EC6989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bookmarkEnd w:id="58"/>
      <w:tr w:rsidR="001D4726" w:rsidRPr="00EC6989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EC6989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EC6989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</w:t>
            </w:r>
            <w:r w:rsidR="00756A65" w:rsidRPr="00661504">
              <w:rPr>
                <w:bCs/>
                <w:lang w:val="en-CA"/>
              </w:rPr>
              <w:lastRenderedPageBreak/>
              <w:t>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EC6989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EC6989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EC6989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EC6989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EC6989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EC6989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EC6989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EC6989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EC6989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EC6989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59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59"/>
          </w:p>
        </w:tc>
      </w:tr>
      <w:tr w:rsidR="004C42EF" w:rsidRPr="00EC6989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EC6989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EC6989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EC6989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EC6989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Mediterranea of Reggio Calabria, Italy</w:t>
            </w:r>
          </w:p>
        </w:tc>
      </w:tr>
      <w:tr w:rsidR="004C42EF" w:rsidRPr="00EC6989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EC6989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60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60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EC6989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EC6989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EC6989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EC6989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EC6989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Celebrating Richard E. Nisbett’s Career” at the University of Michigan</w:t>
            </w:r>
          </w:p>
        </w:tc>
      </w:tr>
      <w:tr w:rsidR="004C42EF" w:rsidRPr="00EC6989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EC6989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bookmarkEnd w:id="57"/>
      <w:tr w:rsidR="002F4D6F" w:rsidRPr="00EC6989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EC6989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EC6989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EC6989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EC6989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C04629F" w14:textId="77777777" w:rsidR="00CB0931" w:rsidRDefault="00CB0931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5D7C13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4536CA" w:rsidRPr="00EC6989" w14:paraId="6AC5BF0B" w14:textId="77777777" w:rsidTr="00260E42">
        <w:tc>
          <w:tcPr>
            <w:tcW w:w="1818" w:type="dxa"/>
          </w:tcPr>
          <w:p w14:paraId="13F1BE62" w14:textId="5350822D" w:rsidR="004536CA" w:rsidRDefault="004536CA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5</w:t>
            </w:r>
          </w:p>
        </w:tc>
        <w:tc>
          <w:tcPr>
            <w:tcW w:w="8203" w:type="dxa"/>
          </w:tcPr>
          <w:p w14:paraId="3C217657" w14:textId="694979A6" w:rsidR="004536CA" w:rsidRDefault="004536CA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2" w:history="1">
              <w:proofErr w:type="spellStart"/>
              <w:r w:rsidRPr="004536CA">
                <w:rPr>
                  <w:rStyle w:val="Hyperlink"/>
                  <w:lang w:val="en-CA"/>
                </w:rPr>
                <w:t>BuzzRobot</w:t>
              </w:r>
              <w:proofErr w:type="spellEnd"/>
            </w:hyperlink>
            <w:r>
              <w:rPr>
                <w:lang w:val="en-CA"/>
              </w:rPr>
              <w:t xml:space="preserve"> talk on “Wise Machines”</w:t>
            </w:r>
          </w:p>
        </w:tc>
      </w:tr>
      <w:tr w:rsidR="00F60D97" w:rsidRPr="00EC6989" w14:paraId="464EB93D" w14:textId="77777777" w:rsidTr="00260E42">
        <w:tc>
          <w:tcPr>
            <w:tcW w:w="1818" w:type="dxa"/>
          </w:tcPr>
          <w:p w14:paraId="5C32600A" w14:textId="1EB11D3A" w:rsidR="00F60D97" w:rsidRDefault="00F60D97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1" w:name="_Hlk185439326"/>
            <w:r>
              <w:rPr>
                <w:bCs/>
                <w:lang w:val="en-CA"/>
              </w:rPr>
              <w:t>12/2024</w:t>
            </w:r>
          </w:p>
        </w:tc>
        <w:tc>
          <w:tcPr>
            <w:tcW w:w="8203" w:type="dxa"/>
          </w:tcPr>
          <w:p w14:paraId="139B4264" w14:textId="7830002A" w:rsidR="00F60D97" w:rsidRDefault="00F60D97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Fireside chat on “</w:t>
            </w:r>
            <w:r w:rsidRPr="00F60D97">
              <w:rPr>
                <w:lang w:val="en-CA"/>
              </w:rPr>
              <w:t>Imagining and building wise machines</w:t>
            </w:r>
            <w:r>
              <w:rPr>
                <w:lang w:val="en-CA"/>
              </w:rPr>
              <w:t xml:space="preserve">,” </w:t>
            </w:r>
            <w:proofErr w:type="spellStart"/>
            <w:r w:rsidRPr="00EC6989">
              <w:rPr>
                <w:lang w:val="en-CA"/>
              </w:rPr>
              <w:t>Ploutos</w:t>
            </w:r>
            <w:proofErr w:type="spellEnd"/>
            <w:r>
              <w:rPr>
                <w:lang w:val="en-CA"/>
              </w:rPr>
              <w:t xml:space="preserve"> </w:t>
            </w:r>
          </w:p>
        </w:tc>
      </w:tr>
      <w:tr w:rsidR="0078084C" w:rsidRPr="00EC6989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bookmarkEnd w:id="61"/>
      <w:tr w:rsidR="00C705FC" w:rsidRPr="00EC6989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3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EC6989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EC6989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4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EC6989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EC6989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51DA6505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2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</w:t>
      </w:r>
      <w:r w:rsidR="00744FCC">
        <w:rPr>
          <w:b/>
          <w:lang w:val="en-CA"/>
        </w:rPr>
        <w:t>6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6CA96973" w14:textId="1B820221" w:rsidR="00F864DA" w:rsidRPr="00661504" w:rsidRDefault="00F864DA" w:rsidP="009C0FA8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3" w:name="_Hlk107651671"/>
      <w:bookmarkStart w:id="64" w:name="_Hlk185431462"/>
      <w:bookmarkStart w:id="65" w:name="_Hlk178592051"/>
      <w:r w:rsidRPr="00661504">
        <w:rPr>
          <w:b/>
          <w:lang w:val="en-CA"/>
        </w:rPr>
        <w:t>Grossmann, I.</w:t>
      </w:r>
      <w:r w:rsidR="00744FCC">
        <w:rPr>
          <w:lang w:val="en-CA"/>
        </w:rPr>
        <w:t xml:space="preserve">, </w:t>
      </w:r>
      <w:r w:rsidR="00744FCC" w:rsidRPr="00744FCC">
        <w:rPr>
          <w:u w:val="single"/>
          <w:lang w:val="en-CA"/>
        </w:rPr>
        <w:t>Rudnev, M</w:t>
      </w:r>
      <w:r w:rsidR="00744FCC">
        <w:rPr>
          <w:lang w:val="en-CA"/>
        </w:rPr>
        <w:t xml:space="preserve">., Clark, C., &amp; Tetlock, P. </w:t>
      </w:r>
      <w:r w:rsidRPr="00661504">
        <w:rPr>
          <w:lang w:val="en-CA"/>
        </w:rPr>
        <w:t>(20</w:t>
      </w:r>
      <w:r>
        <w:rPr>
          <w:lang w:val="en-CA"/>
        </w:rPr>
        <w:t>25</w:t>
      </w:r>
      <w:r w:rsidRPr="00661504">
        <w:rPr>
          <w:lang w:val="en-CA"/>
        </w:rPr>
        <w:t xml:space="preserve">, May). </w:t>
      </w:r>
      <w:r w:rsidR="009C0FA8" w:rsidRPr="009C0FA8">
        <w:rPr>
          <w:i/>
          <w:lang w:val="en-CA"/>
        </w:rPr>
        <w:t xml:space="preserve">Epistemics </w:t>
      </w:r>
      <w:r w:rsidR="009C0FA8">
        <w:rPr>
          <w:i/>
          <w:lang w:val="en-CA"/>
        </w:rPr>
        <w:t>p</w:t>
      </w:r>
      <w:r w:rsidR="009C0FA8" w:rsidRPr="009C0FA8">
        <w:rPr>
          <w:i/>
          <w:lang w:val="en-CA"/>
        </w:rPr>
        <w:t xml:space="preserve">redict </w:t>
      </w:r>
      <w:r w:rsidR="009C0FA8">
        <w:rPr>
          <w:i/>
          <w:lang w:val="en-CA"/>
        </w:rPr>
        <w:t>f</w:t>
      </w:r>
      <w:r w:rsidR="009C0FA8" w:rsidRPr="009C0FA8">
        <w:rPr>
          <w:i/>
          <w:lang w:val="en-CA"/>
        </w:rPr>
        <w:t xml:space="preserve">orecasting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ccuracy of </w:t>
      </w:r>
      <w:r w:rsidR="009C0FA8">
        <w:rPr>
          <w:i/>
          <w:lang w:val="en-CA"/>
        </w:rPr>
        <w:t>s</w:t>
      </w:r>
      <w:r w:rsidR="009C0FA8" w:rsidRPr="009C0FA8">
        <w:rPr>
          <w:i/>
          <w:lang w:val="en-CA"/>
        </w:rPr>
        <w:t xml:space="preserve">ocietal </w:t>
      </w:r>
      <w:r w:rsidR="009C0FA8">
        <w:rPr>
          <w:i/>
          <w:lang w:val="en-CA"/>
        </w:rPr>
        <w:t>c</w:t>
      </w:r>
      <w:r w:rsidR="009C0FA8" w:rsidRPr="009C0FA8">
        <w:rPr>
          <w:i/>
          <w:lang w:val="en-CA"/>
        </w:rPr>
        <w:t xml:space="preserve">hang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ove and </w:t>
      </w:r>
      <w:r w:rsidR="009C0FA8">
        <w:rPr>
          <w:i/>
          <w:lang w:val="en-CA"/>
        </w:rPr>
        <w:t>b</w:t>
      </w:r>
      <w:r w:rsidR="009C0FA8" w:rsidRPr="009C0FA8">
        <w:rPr>
          <w:i/>
          <w:lang w:val="en-CA"/>
        </w:rPr>
        <w:t>eyond</w:t>
      </w:r>
      <w:r w:rsidR="009C0FA8">
        <w:rPr>
          <w:i/>
          <w:lang w:val="en-CA"/>
        </w:rPr>
        <w:t xml:space="preserve"> c</w:t>
      </w:r>
      <w:r w:rsidR="009C0FA8" w:rsidRPr="009C0FA8">
        <w:rPr>
          <w:i/>
          <w:lang w:val="en-CA"/>
        </w:rPr>
        <w:t xml:space="preserve">ognitiv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ility and </w:t>
      </w:r>
      <w:r w:rsidR="009C0FA8">
        <w:rPr>
          <w:i/>
          <w:lang w:val="en-CA"/>
        </w:rPr>
        <w:t>e</w:t>
      </w:r>
      <w:r w:rsidR="009C0FA8" w:rsidRPr="009C0FA8">
        <w:rPr>
          <w:i/>
          <w:lang w:val="en-CA"/>
        </w:rPr>
        <w:t>ducation</w:t>
      </w:r>
      <w:r w:rsidRPr="00661504">
        <w:rPr>
          <w:lang w:val="en-CA"/>
        </w:rPr>
        <w:t xml:space="preserve">. Competitive paper presented at the </w:t>
      </w:r>
      <w:r w:rsidR="004062F8"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5BC4F505" w14:textId="24CB24DB" w:rsidR="00744FCC" w:rsidRPr="00661504" w:rsidRDefault="00744FCC" w:rsidP="00744FCC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Ma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 w:rsidRPr="00661504">
        <w:rPr>
          <w:lang w:val="en-CA"/>
        </w:rPr>
        <w:t xml:space="preserve">Competitive </w:t>
      </w:r>
      <w:r>
        <w:rPr>
          <w:lang w:val="en-CA"/>
        </w:rPr>
        <w:t>data blitz</w:t>
      </w:r>
      <w:r w:rsidRPr="00661504">
        <w:rPr>
          <w:lang w:val="en-CA"/>
        </w:rPr>
        <w:t xml:space="preserve"> presented at the </w:t>
      </w:r>
      <w:r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76C596A3" w14:textId="58F1F26B" w:rsidR="00F80C00" w:rsidRDefault="00F80C00" w:rsidP="004735ED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 xml:space="preserve">Data </w:t>
      </w:r>
      <w:proofErr w:type="gramStart"/>
      <w:r>
        <w:rPr>
          <w:bCs/>
          <w:lang w:val="en-CA"/>
        </w:rPr>
        <w:t>blitz</w:t>
      </w:r>
      <w:proofErr w:type="gramEnd"/>
      <w:r>
        <w:rPr>
          <w:bCs/>
          <w:lang w:val="en-CA"/>
        </w:rPr>
        <w:t xml:space="preserve"> talk</w:t>
      </w:r>
      <w:r w:rsidRPr="00661504">
        <w:rPr>
          <w:bCs/>
          <w:lang w:val="en-CA"/>
        </w:rPr>
        <w:t xml:space="preserve"> at the </w:t>
      </w:r>
      <w:r w:rsidRPr="00F80C00">
        <w:rPr>
          <w:bCs/>
          <w:lang w:val="en-CA"/>
        </w:rPr>
        <w:t xml:space="preserve">Computational Psychology Pre-conference </w:t>
      </w:r>
      <w:r>
        <w:rPr>
          <w:bCs/>
          <w:lang w:val="en-CA"/>
        </w:rPr>
        <w:t xml:space="preserve">of the </w:t>
      </w:r>
      <w:proofErr w:type="gramStart"/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proofErr w:type="gramEnd"/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Denver, CO, USA</w:t>
      </w:r>
      <w:r>
        <w:rPr>
          <w:bCs/>
          <w:lang w:val="en-CA"/>
        </w:rPr>
        <w:t>.</w:t>
      </w:r>
    </w:p>
    <w:p w14:paraId="6D32E823" w14:textId="242D3E8E" w:rsidR="00E05829" w:rsidRDefault="00E05829" w:rsidP="004735ED">
      <w:pPr>
        <w:spacing w:after="240"/>
        <w:ind w:left="720" w:hanging="706"/>
        <w:rPr>
          <w:lang w:val="en-CA"/>
        </w:rPr>
      </w:pPr>
      <w:r w:rsidRPr="00E05829">
        <w:rPr>
          <w:bCs/>
          <w:lang w:val="en-CA"/>
        </w:rPr>
        <w:lastRenderedPageBreak/>
        <w:t xml:space="preserve">Amarasuriya, S. D., 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Uncovering folk notions in the conceptualization of wisdom in Sri Lanka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53788D9D" w14:textId="6120112B" w:rsidR="00E05829" w:rsidRDefault="00E05829" w:rsidP="00E05829">
      <w:pPr>
        <w:spacing w:after="240"/>
        <w:ind w:left="720" w:hanging="706"/>
        <w:rPr>
          <w:b/>
          <w:lang w:val="en-CA"/>
        </w:rPr>
      </w:pPr>
      <w:r w:rsidRPr="00E05829">
        <w:rPr>
          <w:bCs/>
          <w:lang w:val="en-CA"/>
        </w:rPr>
        <w:t xml:space="preserve">Amarasuriya, S. D., </w:t>
      </w:r>
      <w:proofErr w:type="spellStart"/>
      <w:r w:rsidRPr="00E05829">
        <w:rPr>
          <w:bCs/>
          <w:u w:val="single"/>
          <w:lang w:val="en-CA"/>
        </w:rPr>
        <w:t>Dhammage</w:t>
      </w:r>
      <w:proofErr w:type="spellEnd"/>
      <w:r w:rsidRPr="00E05829">
        <w:rPr>
          <w:bCs/>
          <w:u w:val="single"/>
          <w:lang w:val="en-CA"/>
        </w:rPr>
        <w:t>, T</w:t>
      </w:r>
      <w:r>
        <w:rPr>
          <w:bCs/>
          <w:lang w:val="en-CA"/>
        </w:rPr>
        <w:t xml:space="preserve">., </w:t>
      </w:r>
      <w:r w:rsidRPr="00E05829">
        <w:rPr>
          <w:bCs/>
          <w:lang w:val="en-CA"/>
        </w:rPr>
        <w:t xml:space="preserve">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Looking at things differently: The effects of perspective-taking on wise-reasoning and stress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10E437E9" w14:textId="25F6193C" w:rsidR="004735ED" w:rsidRDefault="004735ED" w:rsidP="004735E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proofErr w:type="gramStart"/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>rounded</w:t>
      </w:r>
      <w:proofErr w:type="gramEnd"/>
      <w:r w:rsidRPr="004735ED">
        <w:rPr>
          <w:i/>
          <w:lang w:val="en-CA"/>
        </w:rPr>
        <w:t xml:space="preserve">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proofErr w:type="spellStart"/>
      <w:r w:rsidRPr="006D7DDD">
        <w:rPr>
          <w:i/>
          <w:lang w:val="en-CA"/>
        </w:rPr>
        <w:t>PANDexit</w:t>
      </w:r>
      <w:proofErr w:type="spellEnd"/>
      <w:r w:rsidRPr="006D7DDD">
        <w:rPr>
          <w:i/>
          <w:lang w:val="en-CA"/>
        </w:rPr>
        <w:t xml:space="preserve">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57307C98" w14:textId="10328DCD" w:rsidR="0025081E" w:rsidRPr="00661504" w:rsidRDefault="0025081E" w:rsidP="0025081E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June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25081E">
        <w:rPr>
          <w:bCs/>
          <w:i/>
          <w:iCs/>
          <w:lang w:val="en-CA"/>
        </w:rPr>
        <w:t>The role of motives and context on judgmental preferenc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Flash talk</w:t>
      </w:r>
      <w:r w:rsidRPr="00661504">
        <w:rPr>
          <w:bCs/>
          <w:lang w:val="en-CA"/>
        </w:rPr>
        <w:t xml:space="preserve"> presentation at the </w:t>
      </w:r>
      <w:r>
        <w:rPr>
          <w:bCs/>
          <w:lang w:val="en-CA"/>
        </w:rPr>
        <w:t xml:space="preserve">Social &amp; Personality Section Pre-conference of the </w:t>
      </w:r>
      <w:r>
        <w:rPr>
          <w:lang w:val="en-CA"/>
        </w:rPr>
        <w:t>a</w:t>
      </w:r>
      <w:r w:rsidRPr="00661504">
        <w:rPr>
          <w:lang w:val="en-CA"/>
        </w:rPr>
        <w:t xml:space="preserve">nnual </w:t>
      </w:r>
      <w:r>
        <w:rPr>
          <w:lang w:val="en-CA"/>
        </w:rPr>
        <w:t xml:space="preserve">Canadian Psychological Association </w:t>
      </w:r>
      <w:r w:rsidRPr="00661504">
        <w:rPr>
          <w:lang w:val="en-CA"/>
        </w:rPr>
        <w:t>Conference</w:t>
      </w:r>
      <w:r>
        <w:rPr>
          <w:lang w:val="en-CA"/>
        </w:rPr>
        <w:t>, Ottawa, ON, Canada</w:t>
      </w:r>
      <w:r w:rsidRPr="00661504">
        <w:rPr>
          <w:bCs/>
          <w:lang w:val="en-CA"/>
        </w:rPr>
        <w:t>.</w:t>
      </w:r>
    </w:p>
    <w:p w14:paraId="2A1E4266" w14:textId="5A4BE46D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62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lastRenderedPageBreak/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6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7" w:name="_Hlk118152001"/>
      <w:bookmarkEnd w:id="63"/>
      <w:bookmarkEnd w:id="6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4"/>
    <w:bookmarkEnd w:id="6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</w:t>
      </w:r>
      <w:proofErr w:type="spellStart"/>
      <w:r w:rsidR="00CA5E64" w:rsidRPr="00661504">
        <w:rPr>
          <w:bCs/>
          <w:lang w:val="en-CA"/>
        </w:rPr>
        <w:t>Kastenhofer</w:t>
      </w:r>
      <w:proofErr w:type="spellEnd"/>
      <w:r w:rsidR="00CA5E64" w:rsidRPr="00661504">
        <w:rPr>
          <w:bCs/>
          <w:lang w:val="en-CA"/>
        </w:rPr>
        <w:t xml:space="preserve">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6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6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 xml:space="preserve">Wisdom training: Self-distancing training promotes growth in wise reasoning and </w:t>
      </w:r>
      <w:proofErr w:type="spellStart"/>
      <w:r w:rsidRPr="00661504">
        <w:rPr>
          <w:i/>
          <w:lang w:val="en-CA"/>
        </w:rPr>
        <w:t>emodivers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69" w:name="_Hlk95991226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6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lastRenderedPageBreak/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</w:t>
      </w:r>
      <w:proofErr w:type="spell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7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65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7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7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7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 xml:space="preserve">Ego-decentered reasoning predicts cross-domain </w:t>
      </w:r>
      <w:proofErr w:type="spellStart"/>
      <w:r w:rsidRPr="00661504">
        <w:rPr>
          <w:i/>
          <w:lang w:val="en-CA"/>
        </w:rPr>
        <w:t>prosocial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The evolution and maintenance of human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4" w:name="_Hlk63976601"/>
      <w:bookmarkEnd w:id="73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7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.</w:t>
      </w:r>
      <w:r w:rsidRPr="00EC6989">
        <w:rPr>
          <w:lang w:val="en-CA"/>
        </w:rPr>
        <w:t xml:space="preserve"> </w:t>
      </w:r>
      <w:r w:rsidR="001D3112" w:rsidRPr="00EC6989">
        <w:rPr>
          <w:lang w:val="en-CA"/>
        </w:rPr>
        <w:t xml:space="preserve">&amp; Varnum, M.E.W. </w:t>
      </w:r>
      <w:r w:rsidRPr="00EC6989">
        <w:rPr>
          <w:lang w:val="en-CA"/>
        </w:rPr>
        <w:t>(</w:t>
      </w:r>
      <w:r w:rsidR="007013FE" w:rsidRPr="00EC6989">
        <w:rPr>
          <w:lang w:val="en-CA"/>
        </w:rPr>
        <w:t>2013, June</w:t>
      </w:r>
      <w:r w:rsidRPr="00EC6989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</w:t>
      </w:r>
      <w:r w:rsidRPr="00661504">
        <w:rPr>
          <w:lang w:val="en-CA"/>
        </w:rPr>
        <w:lastRenderedPageBreak/>
        <w:t xml:space="preserve">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.</w:t>
      </w:r>
      <w:r w:rsidRPr="00EC6989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75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38080454" w14:textId="1D61BE1B" w:rsidR="00F80C00" w:rsidRDefault="00F80C00" w:rsidP="00C52F11">
      <w:pPr>
        <w:spacing w:after="240"/>
        <w:ind w:left="720" w:hanging="706"/>
        <w:rPr>
          <w:u w:val="single"/>
          <w:lang w:val="en-CA"/>
        </w:rPr>
      </w:pPr>
      <w:bookmarkStart w:id="76" w:name="_Hlk185433815"/>
      <w:r>
        <w:rPr>
          <w:u w:val="single"/>
          <w:lang w:val="en-CA"/>
        </w:rPr>
        <w:t>Diep, P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 w:rsidRPr="00F80C00">
        <w:rPr>
          <w:u w:val="single"/>
          <w:lang w:val="en-CA"/>
        </w:rPr>
        <w:t>Matthews, M</w:t>
      </w:r>
      <w:r>
        <w:rPr>
          <w:lang w:val="en-CA"/>
        </w:rPr>
        <w:t xml:space="preserve">., Clark, C. C., Tetlock, P. E., &amp; </w:t>
      </w:r>
      <w:r w:rsidRPr="00661504">
        <w:rPr>
          <w:b/>
          <w:lang w:val="en-CA"/>
        </w:rPr>
        <w:t xml:space="preserve">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Can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</w:t>
      </w:r>
      <w:r>
        <w:rPr>
          <w:bCs/>
          <w:i/>
          <w:iCs/>
          <w:lang w:val="en-CA"/>
        </w:rPr>
        <w:t>t</w:t>
      </w:r>
      <w:r w:rsidRPr="00F80C00">
        <w:rPr>
          <w:bCs/>
          <w:i/>
          <w:iCs/>
          <w:lang w:val="en-CA"/>
        </w:rPr>
        <w:t xml:space="preserve">rust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 xml:space="preserve">xperts’ </w:t>
      </w:r>
      <w:r>
        <w:rPr>
          <w:bCs/>
          <w:i/>
          <w:iCs/>
          <w:lang w:val="en-CA"/>
        </w:rPr>
        <w:t>d</w:t>
      </w:r>
      <w:r w:rsidRPr="00F80C00">
        <w:rPr>
          <w:bCs/>
          <w:i/>
          <w:iCs/>
          <w:lang w:val="en-CA"/>
        </w:rPr>
        <w:t xml:space="preserve">ata in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here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are </w:t>
      </w:r>
      <w:r>
        <w:rPr>
          <w:bCs/>
          <w:i/>
          <w:iCs/>
          <w:lang w:val="en-CA"/>
        </w:rPr>
        <w:t>h</w:t>
      </w:r>
      <w:r w:rsidRPr="00F80C00">
        <w:rPr>
          <w:bCs/>
          <w:i/>
          <w:iCs/>
          <w:lang w:val="en-CA"/>
        </w:rPr>
        <w:t>eading?</w:t>
      </w:r>
      <w:r>
        <w:rPr>
          <w:bCs/>
          <w:i/>
          <w:iCs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Evaluating </w:t>
      </w:r>
      <w:r>
        <w:rPr>
          <w:bCs/>
          <w:i/>
          <w:iCs/>
          <w:lang w:val="en-CA"/>
        </w:rPr>
        <w:t>i</w:t>
      </w:r>
      <w:r w:rsidRPr="00F80C00">
        <w:rPr>
          <w:bCs/>
          <w:i/>
          <w:iCs/>
          <w:lang w:val="en-CA"/>
        </w:rPr>
        <w:t xml:space="preserve">ndicators in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>xperts</w:t>
      </w:r>
      <w:r>
        <w:rPr>
          <w:bCs/>
          <w:i/>
          <w:iCs/>
          <w:lang w:val="en-CA"/>
        </w:rPr>
        <w:t>’</w:t>
      </w:r>
      <w:r w:rsidR="00C8567D">
        <w:rPr>
          <w:bCs/>
          <w:i/>
          <w:iCs/>
          <w:lang w:val="en-CA"/>
        </w:rPr>
        <w:t xml:space="preserve">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s</w:t>
      </w:r>
      <w:r w:rsidRPr="00F80C00">
        <w:rPr>
          <w:bCs/>
          <w:i/>
          <w:iCs/>
          <w:lang w:val="en-CA"/>
        </w:rPr>
        <w:t xml:space="preserve">ocial </w:t>
      </w:r>
      <w:r>
        <w:rPr>
          <w:bCs/>
          <w:i/>
          <w:iCs/>
          <w:lang w:val="en-CA"/>
        </w:rPr>
        <w:t>c</w:t>
      </w:r>
      <w:r w:rsidRPr="00F80C00">
        <w:rPr>
          <w:bCs/>
          <w:i/>
          <w:iCs/>
          <w:lang w:val="en-CA"/>
        </w:rPr>
        <w:t>hange</w:t>
      </w:r>
      <w:r w:rsidRPr="00661504">
        <w:rPr>
          <w:bCs/>
          <w:lang w:val="en-CA"/>
        </w:rPr>
        <w:t xml:space="preserve">. Poster at the </w:t>
      </w:r>
      <w:r>
        <w:rPr>
          <w:bCs/>
          <w:lang w:val="en-CA"/>
        </w:rPr>
        <w:t xml:space="preserve">Judgment and Decision-Making Preconference of the </w:t>
      </w:r>
      <w:proofErr w:type="gramStart"/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proofErr w:type="gramEnd"/>
      <w:r w:rsidRPr="00661504">
        <w:rPr>
          <w:lang w:val="en-CA"/>
        </w:rPr>
        <w:t xml:space="preserve"> Society for Personality and Social Psychology Conference</w:t>
      </w:r>
      <w:r>
        <w:rPr>
          <w:lang w:val="en-CA"/>
        </w:rPr>
        <w:t>, Denver, CO, USA</w:t>
      </w:r>
      <w:r w:rsidRPr="00661504">
        <w:rPr>
          <w:bCs/>
          <w:lang w:val="en-CA"/>
        </w:rPr>
        <w:t>.</w:t>
      </w:r>
      <w:r w:rsidR="00C8567D">
        <w:rPr>
          <w:bCs/>
          <w:lang w:val="en-CA"/>
        </w:rPr>
        <w:t xml:space="preserve"> </w:t>
      </w:r>
    </w:p>
    <w:p w14:paraId="4B7973A8" w14:textId="645A098E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75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bookmarkEnd w:id="76"/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lastRenderedPageBreak/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proofErr w:type="spellStart"/>
      <w:r w:rsidRPr="00661504">
        <w:rPr>
          <w:u w:val="single"/>
          <w:lang w:val="en-CA"/>
        </w:rPr>
        <w:t>Mostafapour</w:t>
      </w:r>
      <w:proofErr w:type="spellEnd"/>
      <w:r w:rsidRPr="00661504">
        <w:rPr>
          <w:u w:val="single"/>
          <w:lang w:val="en-CA"/>
        </w:rPr>
        <w:t>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2EB9CD50" w:rsidR="009E4939" w:rsidRDefault="009E4939">
      <w:pPr>
        <w:rPr>
          <w:b/>
          <w:lang w:val="en-CA"/>
        </w:rPr>
      </w:pP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EC6989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4D8EADC5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</w:t>
            </w:r>
            <w:r w:rsidR="00F60D97">
              <w:rPr>
                <w:b/>
                <w:color w:val="000000"/>
                <w:lang w:val="en-CA"/>
              </w:rPr>
              <w:t>/389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EC6989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EC6989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EC6989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EC6989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EC6989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EC6989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EC6989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EC6989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EC6989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lastRenderedPageBreak/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lastRenderedPageBreak/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EC6989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EC6989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EC6989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EC6989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EC6989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EC6989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77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EC6989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77"/>
      <w:tr w:rsidR="00626DD1" w:rsidRPr="00EC6989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EC6989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EC6989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EC6989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EC6989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EC6989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EC6989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EC6989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EC6989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EC6989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EC6989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EC6989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EC6989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13B3E7F8" w14:textId="77777777" w:rsidR="00A7129C" w:rsidRDefault="00A7129C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</w:p>
    <w:p w14:paraId="04F44048" w14:textId="3832E625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8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bookmarkEnd w:id="78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9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79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0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80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03C1CA41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onia </w:t>
            </w:r>
            <w:proofErr w:type="spellStart"/>
            <w:r w:rsidRPr="00661504">
              <w:rPr>
                <w:lang w:val="en-CA"/>
              </w:rPr>
              <w:t>Vintan</w:t>
            </w:r>
            <w:proofErr w:type="spellEnd"/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EC6989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EC6989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EC6989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5C5961F2" w14:textId="265C4014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Dissertation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EC6989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EC6989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EC6989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06BD4712" w:rsidR="00DF29BB" w:rsidRPr="007F04E1" w:rsidRDefault="00DF29BB" w:rsidP="00D93BC8">
      <w:pPr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EC6989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EC6989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EC6989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EC6989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EC6989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394AE12F" w14:textId="77777777" w:rsidR="00502912" w:rsidRDefault="00502912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70BB61D6" w14:textId="3245C2B1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EC6989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EC6989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EC6989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EC6989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EC6989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EC6989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EC6989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EC6989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EC6989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EC6989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81" w:name="_Hlk185434794"/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EC6989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proofErr w:type="spellStart"/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EC6989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EC6989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bookmarkEnd w:id="81"/>
      <w:tr w:rsidR="002D4066" w:rsidRPr="00EC6989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EC6989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2D4066" w:rsidRPr="00EC6989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EC6989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EC6989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EC6989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EC6989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EC6989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EC6989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EC6989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EC6989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EC6989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EC6989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EC6989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EC6989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EC6989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EC6989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2" w:name="_Hlk185438957"/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EC6989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EC6989" w14:paraId="070656E4" w14:textId="77777777" w:rsidTr="000C5FFA">
        <w:tc>
          <w:tcPr>
            <w:tcW w:w="1800" w:type="dxa"/>
          </w:tcPr>
          <w:p w14:paraId="38BB3CB9" w14:textId="1BAF624C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8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83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817299">
              <w:rPr>
                <w:color w:val="000000"/>
                <w:lang w:val="en-CA" w:eastAsia="en-CA"/>
              </w:rPr>
              <w:t>5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bookmarkEnd w:id="82"/>
      <w:tr w:rsidR="009563C1" w:rsidRPr="00EC6989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EC6989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EC6989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EC6989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EC6989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EC6989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EC6989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EC6989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EC6989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EC6989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EC6989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EC6989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EC6989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EC6989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EC6989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EC6989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84" w:name="_Hlk185439096"/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51C7E" w:rsidRPr="00EC6989" w14:paraId="2E80645B" w14:textId="77777777" w:rsidTr="000C5FFA">
        <w:tc>
          <w:tcPr>
            <w:tcW w:w="1800" w:type="dxa"/>
          </w:tcPr>
          <w:p w14:paraId="7A089FB3" w14:textId="3FDC3E6A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7E3855F" w14:textId="08C1023C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5" w:history="1">
              <w:r w:rsidRPr="00351C7E">
                <w:rPr>
                  <w:rStyle w:val="Hyperlink"/>
                  <w:lang w:val="en-CA" w:eastAsia="en-CA"/>
                </w:rPr>
                <w:t>Wise Judgment Consortium</w:t>
              </w:r>
            </w:hyperlink>
          </w:p>
        </w:tc>
      </w:tr>
      <w:tr w:rsidR="00420347" w:rsidRPr="00EC6989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351C7E" w:rsidRPr="00EC6989" w14:paraId="713A32C9" w14:textId="77777777" w:rsidTr="000C5FFA">
        <w:tc>
          <w:tcPr>
            <w:tcW w:w="1800" w:type="dxa"/>
          </w:tcPr>
          <w:p w14:paraId="0C985FD8" w14:textId="6513A700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 – 2024</w:t>
            </w:r>
          </w:p>
        </w:tc>
        <w:tc>
          <w:tcPr>
            <w:tcW w:w="8370" w:type="dxa"/>
          </w:tcPr>
          <w:p w14:paraId="4CA1AB6C" w14:textId="7437005E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6" w:history="1">
              <w:proofErr w:type="spellStart"/>
              <w:r w:rsidRPr="00351C7E">
                <w:rPr>
                  <w:rStyle w:val="Hyperlink"/>
                  <w:lang w:val="en-CA" w:eastAsia="en-CA"/>
                </w:rPr>
                <w:t>Futurescape</w:t>
              </w:r>
              <w:proofErr w:type="spellEnd"/>
              <w:r w:rsidRPr="00351C7E">
                <w:rPr>
                  <w:rStyle w:val="Hyperlink"/>
                  <w:lang w:val="en-CA" w:eastAsia="en-CA"/>
                </w:rPr>
                <w:t xml:space="preserve"> Project</w:t>
              </w:r>
            </w:hyperlink>
          </w:p>
        </w:tc>
      </w:tr>
      <w:bookmarkEnd w:id="84"/>
      <w:tr w:rsidR="007F04E1" w:rsidRPr="00EC6989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7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EC6989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8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EC6989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5" w:name="_Hlk61029988"/>
            <w:bookmarkStart w:id="86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EC6989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7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87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85"/>
      <w:tr w:rsidR="00621294" w:rsidRPr="00EC6989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EC6989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86"/>
      <w:tr w:rsidR="00621294" w:rsidRPr="00EC6989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EC6989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bookmarkStart w:id="88" w:name="_Hlk185439153"/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EC6989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bookmarkEnd w:id="88"/>
      <w:tr w:rsidR="00490E84" w:rsidRPr="00EC6989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EC6989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EC6989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EC6989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EC6989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EC6989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EC6989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EC6989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EC6989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EC6989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EC6989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EC6989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9" w:name="_Hlk178587507"/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EC6989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EC6989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89"/>
      <w:bookmarkEnd w:id="9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91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2" w:name="_Hlk185439175"/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EC6989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bookmarkEnd w:id="92"/>
      <w:tr w:rsidR="007F04E1" w:rsidRPr="00EC6989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EC6989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EC6989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3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93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EC6989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4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94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EC6989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91"/>
      <w:tr w:rsidR="007F04E1" w:rsidRPr="00EC6989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EC6989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5" w:name="_Hlk185439366"/>
      <w:bookmarkStart w:id="96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3B8973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 w:rsidR="003D63ED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bookmarkEnd w:id="95"/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EC6989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EC6989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97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97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EC6989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EC6989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EC6989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96"/>
      <w:tr w:rsidR="007F04E1" w:rsidRPr="00EC6989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6644221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17FB291B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98" w:name="_Hlk185439218"/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2A5A24" w:rsidRPr="00EC6989" w14:paraId="2BBC9422" w14:textId="77777777" w:rsidTr="000C5FFA">
        <w:tc>
          <w:tcPr>
            <w:tcW w:w="1530" w:type="dxa"/>
          </w:tcPr>
          <w:p w14:paraId="5C48CB77" w14:textId="4A76F483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6FB27197" w14:textId="6FFE7411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F70C27" w:rsidRPr="00EC6989" w14:paraId="7A703AE1" w14:textId="77777777" w:rsidTr="000C5FFA">
        <w:tc>
          <w:tcPr>
            <w:tcW w:w="1530" w:type="dxa"/>
          </w:tcPr>
          <w:p w14:paraId="0B3376C1" w14:textId="602C401C" w:rsidR="00F70C27" w:rsidRDefault="00F70C27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505F7DF7" w14:textId="230C54BF" w:rsidR="00F70C27" w:rsidRPr="00661504" w:rsidRDefault="00F70C27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Expert reviewer for the Psychological Science Accelerator (PSA)</w:t>
            </w:r>
          </w:p>
        </w:tc>
      </w:tr>
      <w:tr w:rsidR="0051632B" w:rsidRPr="00EC6989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EC6989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EC6989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bookmarkEnd w:id="98"/>
      <w:tr w:rsidR="0021759C" w:rsidRPr="00EC6989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EC6989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EC6989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EC6989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EC6989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9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99"/>
          </w:p>
        </w:tc>
      </w:tr>
      <w:tr w:rsidR="00387CA1" w:rsidRPr="00EC6989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EC6989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EC6989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EC6989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0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EC6989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EC6989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1" w:name="_Hlk58969706"/>
            <w:bookmarkEnd w:id="100"/>
            <w:r w:rsidRPr="00661504">
              <w:rPr>
                <w:color w:val="000000"/>
                <w:lang w:val="en-CA" w:eastAsia="en-CA"/>
              </w:rPr>
              <w:lastRenderedPageBreak/>
              <w:t>2020</w:t>
            </w:r>
          </w:p>
        </w:tc>
        <w:tc>
          <w:tcPr>
            <w:tcW w:w="8370" w:type="dxa"/>
          </w:tcPr>
          <w:p w14:paraId="19B1A240" w14:textId="1CA640F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Research Center for Science and Education, Tyumen, Russia</w:t>
            </w:r>
          </w:p>
        </w:tc>
      </w:tr>
      <w:tr w:rsidR="000C5FFA" w:rsidRPr="00EC6989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2" w:name="_Hlk58969773"/>
            <w:bookmarkEnd w:id="10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103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103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EC6989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4" w:name="_Hlk58969715"/>
            <w:bookmarkEnd w:id="102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EC6989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5" w:name="_Hlk58969783"/>
            <w:bookmarkEnd w:id="10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EC6989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6" w:name="_Hlk58969791"/>
            <w:bookmarkEnd w:id="10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EC6989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7" w:name="_Hlk58969721"/>
            <w:bookmarkEnd w:id="10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8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108"/>
          </w:p>
        </w:tc>
      </w:tr>
      <w:bookmarkEnd w:id="107"/>
      <w:tr w:rsidR="000C5FFA" w:rsidRPr="00EC6989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EC6989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EC6989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9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109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EC6989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EC6989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EC6989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0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110"/>
          </w:p>
        </w:tc>
      </w:tr>
      <w:tr w:rsidR="000C5FFA" w:rsidRPr="00EC6989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EC6989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EC6989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1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111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EC6989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EC6989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EC6989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EC6989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EC6989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2D512286" w:rsidR="000C5FFA" w:rsidRPr="00661504" w:rsidRDefault="00C8567D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G</w:t>
            </w:r>
            <w:r w:rsidR="000C5FFA" w:rsidRPr="00661504">
              <w:rPr>
                <w:lang w:val="en-CA" w:eastAsia="en-CA"/>
              </w:rPr>
              <w:t xml:space="preserve">rant reviewer for </w:t>
            </w:r>
            <w:bookmarkStart w:id="112" w:name="_Hlk104131952"/>
            <w:r w:rsidR="000C5FFA" w:rsidRPr="00661504">
              <w:rPr>
                <w:lang w:val="en-CA" w:eastAsia="en-CA"/>
              </w:rPr>
              <w:t xml:space="preserve">The </w:t>
            </w:r>
            <w:proofErr w:type="gramStart"/>
            <w:r w:rsidR="000C5FFA" w:rsidRPr="00661504">
              <w:rPr>
                <w:lang w:val="en-CA" w:eastAsia="en-CA"/>
              </w:rPr>
              <w:t>German-Israeli</w:t>
            </w:r>
            <w:proofErr w:type="gramEnd"/>
            <w:r w:rsidR="000C5FFA" w:rsidRPr="00661504">
              <w:rPr>
                <w:lang w:val="en-CA" w:eastAsia="en-CA"/>
              </w:rPr>
              <w:t xml:space="preserve"> Foundation for Scientific Research and Development</w:t>
            </w:r>
            <w:bookmarkEnd w:id="112"/>
          </w:p>
        </w:tc>
      </w:tr>
      <w:tr w:rsidR="000C5FFA" w:rsidRPr="00EC6989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3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113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114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15" w:name="_Hlk185439272"/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C8567D" w:rsidRDefault="003B5284" w:rsidP="00020521">
      <w:pPr>
        <w:autoSpaceDE w:val="0"/>
        <w:autoSpaceDN w:val="0"/>
        <w:adjustRightInd w:val="0"/>
        <w:rPr>
          <w:b/>
          <w:iCs/>
          <w:sz w:val="10"/>
          <w:szCs w:val="10"/>
          <w:lang w:val="en-CA" w:eastAsia="en-CA"/>
        </w:rPr>
      </w:pPr>
    </w:p>
    <w:tbl>
      <w:tblPr>
        <w:tblW w:w="10338" w:type="dxa"/>
        <w:tblLook w:val="04A0" w:firstRow="1" w:lastRow="0" w:firstColumn="1" w:lastColumn="0" w:noHBand="0" w:noVBand="1"/>
      </w:tblPr>
      <w:tblGrid>
        <w:gridCol w:w="1744"/>
        <w:gridCol w:w="8594"/>
      </w:tblGrid>
      <w:tr w:rsidR="00387CA1" w:rsidRPr="00EC6989" w14:paraId="1BEA4723" w14:textId="77777777" w:rsidTr="00C8567D">
        <w:trPr>
          <w:trHeight w:val="16"/>
        </w:trPr>
        <w:tc>
          <w:tcPr>
            <w:tcW w:w="1744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594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EC6989" w14:paraId="20B61BEF" w14:textId="77777777" w:rsidTr="00C8567D">
        <w:trPr>
          <w:trHeight w:val="16"/>
        </w:trPr>
        <w:tc>
          <w:tcPr>
            <w:tcW w:w="1744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94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9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114"/>
      <w:bookmarkEnd w:id="115"/>
    </w:tbl>
    <w:p w14:paraId="36AF6883" w14:textId="77777777" w:rsidR="00D34764" w:rsidRPr="00661504" w:rsidRDefault="00D34764" w:rsidP="00C8567D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80"/>
      <w:headerReference w:type="default" r:id="rId81"/>
      <w:footerReference w:type="even" r:id="rId82"/>
      <w:footerReference w:type="default" r:id="rId83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79B9F9B" w14:textId="77777777" w:rsidR="00A65179" w:rsidRDefault="00A65179">
      <w:r>
        <w:separator/>
      </w:r>
    </w:p>
  </w:endnote>
  <w:endnote w:type="continuationSeparator" w:id="0">
    <w:p w14:paraId="4B605C09" w14:textId="77777777" w:rsidR="00A65179" w:rsidRDefault="00A6517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Montserrat">
    <w:charset w:val="00"/>
    <w:family w:val="auto"/>
    <w:pitch w:val="variable"/>
    <w:sig w:usb0="2000020F" w:usb1="00000003" w:usb2="00000000" w:usb3="00000000" w:csb0="00000197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71251C1" w14:textId="77777777" w:rsidR="00A65179" w:rsidRDefault="00A65179">
      <w:r>
        <w:separator/>
      </w:r>
    </w:p>
  </w:footnote>
  <w:footnote w:type="continuationSeparator" w:id="0">
    <w:p w14:paraId="7FF85EBB" w14:textId="77777777" w:rsidR="00A65179" w:rsidRDefault="00A6517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12CC8A54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54C8B">
      <w:rPr>
        <w:b/>
        <w:bCs/>
        <w:sz w:val="22"/>
        <w:szCs w:val="22"/>
        <w:lang w:val="en-US"/>
      </w:rPr>
      <w:t>0</w:t>
    </w:r>
    <w:r w:rsidR="00D36CCF">
      <w:rPr>
        <w:b/>
        <w:bCs/>
        <w:sz w:val="22"/>
        <w:szCs w:val="22"/>
        <w:lang w:val="en-US"/>
      </w:rPr>
      <w:t>5</w:t>
    </w:r>
    <w:r w:rsidRPr="00661504">
      <w:rPr>
        <w:b/>
        <w:bCs/>
        <w:sz w:val="22"/>
        <w:szCs w:val="22"/>
        <w:lang w:val="en-US"/>
      </w:rPr>
      <w:t>/202</w:t>
    </w:r>
    <w:r w:rsidR="00554C8B">
      <w:rPr>
        <w:b/>
        <w:bCs/>
        <w:sz w:val="22"/>
        <w:szCs w:val="22"/>
        <w:lang w:val="en-US"/>
      </w:rPr>
      <w:t>5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388B"/>
    <w:rsid w:val="00004116"/>
    <w:rsid w:val="0000492A"/>
    <w:rsid w:val="00004E9D"/>
    <w:rsid w:val="00004F96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038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6A7"/>
    <w:rsid w:val="00034C5E"/>
    <w:rsid w:val="00035372"/>
    <w:rsid w:val="00035AA6"/>
    <w:rsid w:val="000362DC"/>
    <w:rsid w:val="00040380"/>
    <w:rsid w:val="00040436"/>
    <w:rsid w:val="00040745"/>
    <w:rsid w:val="00042FD8"/>
    <w:rsid w:val="00043528"/>
    <w:rsid w:val="000438C0"/>
    <w:rsid w:val="00044CCC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265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D46"/>
    <w:rsid w:val="000A2F4F"/>
    <w:rsid w:val="000A3E61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349D"/>
    <w:rsid w:val="000E573F"/>
    <w:rsid w:val="000E58CB"/>
    <w:rsid w:val="000E68EF"/>
    <w:rsid w:val="000E70A0"/>
    <w:rsid w:val="000E791E"/>
    <w:rsid w:val="000F007C"/>
    <w:rsid w:val="000F0951"/>
    <w:rsid w:val="000F1847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A7D"/>
    <w:rsid w:val="00113BC0"/>
    <w:rsid w:val="00113D7B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7BF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023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330F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81E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2B1A"/>
    <w:rsid w:val="00292E05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A24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1C7E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0B0C"/>
    <w:rsid w:val="00370C1C"/>
    <w:rsid w:val="00371611"/>
    <w:rsid w:val="00373FB0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6EFE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3ED"/>
    <w:rsid w:val="003D6DCD"/>
    <w:rsid w:val="003E5532"/>
    <w:rsid w:val="003E5C4B"/>
    <w:rsid w:val="003F04C5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4687"/>
    <w:rsid w:val="004062F8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372E5"/>
    <w:rsid w:val="004416AC"/>
    <w:rsid w:val="004427BF"/>
    <w:rsid w:val="0044432E"/>
    <w:rsid w:val="00444EF1"/>
    <w:rsid w:val="00445969"/>
    <w:rsid w:val="004465A2"/>
    <w:rsid w:val="00451020"/>
    <w:rsid w:val="004530FF"/>
    <w:rsid w:val="004536CA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4263"/>
    <w:rsid w:val="004662C9"/>
    <w:rsid w:val="0046706C"/>
    <w:rsid w:val="00470250"/>
    <w:rsid w:val="00471A4D"/>
    <w:rsid w:val="00472648"/>
    <w:rsid w:val="004735ED"/>
    <w:rsid w:val="00473BC6"/>
    <w:rsid w:val="00474FE2"/>
    <w:rsid w:val="00475C65"/>
    <w:rsid w:val="00476225"/>
    <w:rsid w:val="00480444"/>
    <w:rsid w:val="004816FC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87CE8"/>
    <w:rsid w:val="00490E84"/>
    <w:rsid w:val="004916BB"/>
    <w:rsid w:val="00494288"/>
    <w:rsid w:val="00495086"/>
    <w:rsid w:val="004952F6"/>
    <w:rsid w:val="00496706"/>
    <w:rsid w:val="00497946"/>
    <w:rsid w:val="00497AC6"/>
    <w:rsid w:val="004A02DE"/>
    <w:rsid w:val="004A08C1"/>
    <w:rsid w:val="004A0AF6"/>
    <w:rsid w:val="004A16B7"/>
    <w:rsid w:val="004A24C9"/>
    <w:rsid w:val="004A2BA6"/>
    <w:rsid w:val="004A451F"/>
    <w:rsid w:val="004A4520"/>
    <w:rsid w:val="004A55C1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58A1"/>
    <w:rsid w:val="004D64D3"/>
    <w:rsid w:val="004D68FE"/>
    <w:rsid w:val="004D7AA7"/>
    <w:rsid w:val="004D7FEE"/>
    <w:rsid w:val="004E0310"/>
    <w:rsid w:val="004E0DFD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2912"/>
    <w:rsid w:val="005040C2"/>
    <w:rsid w:val="005043D4"/>
    <w:rsid w:val="00504887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4C8B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02E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2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07851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2F30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273B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4FCC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4A1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8AC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0950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5AC6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8F777A"/>
    <w:rsid w:val="00900A5C"/>
    <w:rsid w:val="00900BE2"/>
    <w:rsid w:val="00902FF6"/>
    <w:rsid w:val="00905251"/>
    <w:rsid w:val="00905531"/>
    <w:rsid w:val="0090598E"/>
    <w:rsid w:val="0090615E"/>
    <w:rsid w:val="00907214"/>
    <w:rsid w:val="00910A1C"/>
    <w:rsid w:val="00911F8F"/>
    <w:rsid w:val="0091247B"/>
    <w:rsid w:val="00912692"/>
    <w:rsid w:val="009126E9"/>
    <w:rsid w:val="00913090"/>
    <w:rsid w:val="009149D3"/>
    <w:rsid w:val="00915C9A"/>
    <w:rsid w:val="009162C4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77C6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76BF"/>
    <w:rsid w:val="009B7E68"/>
    <w:rsid w:val="009C076E"/>
    <w:rsid w:val="009C0B21"/>
    <w:rsid w:val="009C0FA8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41B"/>
    <w:rsid w:val="009E4939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5179"/>
    <w:rsid w:val="00A6627F"/>
    <w:rsid w:val="00A664B6"/>
    <w:rsid w:val="00A70F3B"/>
    <w:rsid w:val="00A7129C"/>
    <w:rsid w:val="00A7148C"/>
    <w:rsid w:val="00A718CA"/>
    <w:rsid w:val="00A71B8B"/>
    <w:rsid w:val="00A71D4D"/>
    <w:rsid w:val="00A72658"/>
    <w:rsid w:val="00A729E6"/>
    <w:rsid w:val="00A73E1A"/>
    <w:rsid w:val="00A741D4"/>
    <w:rsid w:val="00A756DB"/>
    <w:rsid w:val="00A75BF0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6E8F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811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C26"/>
    <w:rsid w:val="00B10F1C"/>
    <w:rsid w:val="00B11039"/>
    <w:rsid w:val="00B11805"/>
    <w:rsid w:val="00B1186E"/>
    <w:rsid w:val="00B12735"/>
    <w:rsid w:val="00B12940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5A4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CD9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840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5B47"/>
    <w:rsid w:val="00C36916"/>
    <w:rsid w:val="00C36CA6"/>
    <w:rsid w:val="00C439D0"/>
    <w:rsid w:val="00C45511"/>
    <w:rsid w:val="00C47266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AC9"/>
    <w:rsid w:val="00C75D07"/>
    <w:rsid w:val="00C75E49"/>
    <w:rsid w:val="00C75E9F"/>
    <w:rsid w:val="00C75F52"/>
    <w:rsid w:val="00C771F0"/>
    <w:rsid w:val="00C7779B"/>
    <w:rsid w:val="00C808FA"/>
    <w:rsid w:val="00C80AAF"/>
    <w:rsid w:val="00C816F2"/>
    <w:rsid w:val="00C817C4"/>
    <w:rsid w:val="00C81847"/>
    <w:rsid w:val="00C81E2B"/>
    <w:rsid w:val="00C83262"/>
    <w:rsid w:val="00C8567D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63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0931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05B7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1D8C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CCF"/>
    <w:rsid w:val="00D36E2A"/>
    <w:rsid w:val="00D36FBB"/>
    <w:rsid w:val="00D401AF"/>
    <w:rsid w:val="00D41E17"/>
    <w:rsid w:val="00D42789"/>
    <w:rsid w:val="00D42949"/>
    <w:rsid w:val="00D42950"/>
    <w:rsid w:val="00D42E41"/>
    <w:rsid w:val="00D44187"/>
    <w:rsid w:val="00D44EC1"/>
    <w:rsid w:val="00D454F1"/>
    <w:rsid w:val="00D459DF"/>
    <w:rsid w:val="00D471CC"/>
    <w:rsid w:val="00D474D9"/>
    <w:rsid w:val="00D47C65"/>
    <w:rsid w:val="00D47F13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74B4E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3BC8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2E93"/>
    <w:rsid w:val="00DB315D"/>
    <w:rsid w:val="00DB3F1B"/>
    <w:rsid w:val="00DB4879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2027"/>
    <w:rsid w:val="00DD2760"/>
    <w:rsid w:val="00DD3BF0"/>
    <w:rsid w:val="00DD3CC1"/>
    <w:rsid w:val="00DD578A"/>
    <w:rsid w:val="00DD6C12"/>
    <w:rsid w:val="00DD7D1B"/>
    <w:rsid w:val="00DD7F1F"/>
    <w:rsid w:val="00DE07E0"/>
    <w:rsid w:val="00DE1261"/>
    <w:rsid w:val="00DE1C52"/>
    <w:rsid w:val="00DE5881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829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36D3E"/>
    <w:rsid w:val="00E3749C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1DA8"/>
    <w:rsid w:val="00EA3034"/>
    <w:rsid w:val="00EA3410"/>
    <w:rsid w:val="00EA3AAC"/>
    <w:rsid w:val="00EA3FD9"/>
    <w:rsid w:val="00EA4167"/>
    <w:rsid w:val="00EA57BC"/>
    <w:rsid w:val="00EA63AD"/>
    <w:rsid w:val="00EA6518"/>
    <w:rsid w:val="00EA6F79"/>
    <w:rsid w:val="00EA78D9"/>
    <w:rsid w:val="00EA7ABA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698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28E"/>
    <w:rsid w:val="00EE562C"/>
    <w:rsid w:val="00EE593E"/>
    <w:rsid w:val="00EE6C93"/>
    <w:rsid w:val="00EE6FF1"/>
    <w:rsid w:val="00EE7D1A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3B7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2CA0"/>
    <w:rsid w:val="00F4490B"/>
    <w:rsid w:val="00F456C0"/>
    <w:rsid w:val="00F45AF6"/>
    <w:rsid w:val="00F46040"/>
    <w:rsid w:val="00F46451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0D97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C27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25A"/>
    <w:rsid w:val="00F764E5"/>
    <w:rsid w:val="00F80934"/>
    <w:rsid w:val="00F80C00"/>
    <w:rsid w:val="00F82A2C"/>
    <w:rsid w:val="00F82B34"/>
    <w:rsid w:val="00F844FB"/>
    <w:rsid w:val="00F85D7C"/>
    <w:rsid w:val="00F85E7A"/>
    <w:rsid w:val="00F86036"/>
    <w:rsid w:val="00F864DA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4CE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5AAE"/>
    <w:rsid w:val="00FE783B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67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016/j.cognition.2024.105769" TargetMode="External"/><Relationship Id="rId63" Type="http://schemas.openxmlformats.org/officeDocument/2006/relationships/hyperlink" Target="https://theconversation.com/its-not-stress-thats-killing-us-its-hate-maybe-mindfulness-can-help-171335" TargetMode="External"/><Relationship Id="rId68" Type="http://schemas.openxmlformats.org/officeDocument/2006/relationships/hyperlink" Target="https://blogs.scientificamerican.com/observations/when-reasonable-trumps-rational/" TargetMode="External"/><Relationship Id="rId84" Type="http://schemas.openxmlformats.org/officeDocument/2006/relationships/fontTable" Target="fontTable.xm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53" Type="http://schemas.openxmlformats.org/officeDocument/2006/relationships/hyperlink" Target="https://doi.org/10.1080/1047840X.2023.2172277" TargetMode="External"/><Relationship Id="rId58" Type="http://schemas.openxmlformats.org/officeDocument/2006/relationships/hyperlink" Target="http://dx.doi.org/10.4135/9781412956253.n214" TargetMode="External"/><Relationship Id="rId74" Type="http://schemas.openxmlformats.org/officeDocument/2006/relationships/hyperlink" Target="https://www.hanoiphilosophyforum.org/" TargetMode="External"/><Relationship Id="rId79" Type="http://schemas.openxmlformats.org/officeDocument/2006/relationships/hyperlink" Target="https://www.geographyofphilosophy.com/" TargetMode="External"/><Relationship Id="rId5" Type="http://schemas.openxmlformats.org/officeDocument/2006/relationships/numbering" Target="numbering.xm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177/09637214241262335" TargetMode="External"/><Relationship Id="rId56" Type="http://schemas.openxmlformats.org/officeDocument/2006/relationships/hyperlink" Target="https://sites.google.com/view/openstatslab/home/one-way-anova" TargetMode="External"/><Relationship Id="rId64" Type="http://schemas.openxmlformats.org/officeDocument/2006/relationships/hyperlink" Target="https://greatergood.berkeley.edu/article/item/how_life_could_get_better_or_worse_after_covid" TargetMode="External"/><Relationship Id="rId69" Type="http://schemas.openxmlformats.org/officeDocument/2006/relationships/hyperlink" Target="https://spsp.org/news-center/character-context-blog/can-we-foresee-future-explaining-and-predicting-cultural-change" TargetMode="External"/><Relationship Id="rId77" Type="http://schemas.openxmlformats.org/officeDocument/2006/relationships/hyperlink" Target="https://wisdomsummit.uwaterloo.ca/" TargetMode="External"/><Relationship Id="rId8" Type="http://schemas.openxmlformats.org/officeDocument/2006/relationships/webSettings" Target="webSettings.xml"/><Relationship Id="rId51" Type="http://schemas.openxmlformats.org/officeDocument/2006/relationships/hyperlink" Target="https://doi.org/10.1038/s41467-024-50294-0" TargetMode="External"/><Relationship Id="rId72" Type="http://schemas.openxmlformats.org/officeDocument/2006/relationships/hyperlink" Target="https://buzzrobot.substack.com/" TargetMode="External"/><Relationship Id="rId80" Type="http://schemas.openxmlformats.org/officeDocument/2006/relationships/header" Target="header1.xml"/><Relationship Id="rId85" Type="http://schemas.openxmlformats.org/officeDocument/2006/relationships/theme" Target="theme/theme1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177/13634615241233682" TargetMode="External"/><Relationship Id="rId59" Type="http://schemas.openxmlformats.org/officeDocument/2006/relationships/hyperlink" Target="https://onwisdompodcast.fireside.fm/" TargetMode="External"/><Relationship Id="rId67" Type="http://schemas.openxmlformats.org/officeDocument/2006/relationships/hyperlink" Target="https://worldaftercovid.info/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s://doi.org/10.1126/science.adi1778" TargetMode="External"/><Relationship Id="rId62" Type="http://schemas.openxmlformats.org/officeDocument/2006/relationships/hyperlink" Target="https://theconversation.com/the-limits-of-expert-judgment-lessons-from-social-science-forecasting-during-the-pandemic-201130" TargetMode="External"/><Relationship Id="rId70" Type="http://schemas.openxmlformats.org/officeDocument/2006/relationships/hyperlink" Target="http://www.forbes.com/sites/datafreaks/2015/04/07/why-we-give-great-advice-to-others-but-cant-take-it-ourselves/" TargetMode="External"/><Relationship Id="rId75" Type="http://schemas.openxmlformats.org/officeDocument/2006/relationships/hyperlink" Target="https://wiseminds.uwaterloo.ca/" TargetMode="External"/><Relationship Id="rId83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1162/opmi_a_00149" TargetMode="External"/><Relationship Id="rId57" Type="http://schemas.openxmlformats.org/officeDocument/2006/relationships/hyperlink" Target="https://doi.org/10.21428/e2759450.b492816e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080/10463283.2025.2500897" TargetMode="External"/><Relationship Id="rId52" Type="http://schemas.openxmlformats.org/officeDocument/2006/relationships/hyperlink" Target="https://doi.org/10.3758/s13428-024-02441-0" TargetMode="External"/><Relationship Id="rId60" Type="http://schemas.openxmlformats.org/officeDocument/2006/relationships/hyperlink" Target="https://psyche.co/ideas/wisdom-is-a-virtue-but-how-do-we-judge-if-someone-has-it" TargetMode="External"/><Relationship Id="rId65" Type="http://schemas.openxmlformats.org/officeDocument/2006/relationships/hyperlink" Target="https://foreignpolicy.com/2021/03/18/pandemic-social-science-predictions-wrong/" TargetMode="External"/><Relationship Id="rId73" Type="http://schemas.openxmlformats.org/officeDocument/2006/relationships/hyperlink" Target="https://www.youtube.com/c/TheStoa" TargetMode="External"/><Relationship Id="rId78" Type="http://schemas.openxmlformats.org/officeDocument/2006/relationships/hyperlink" Target="https://predictions.uwaterloo.ca/" TargetMode="External"/><Relationship Id="rId81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16/j.tics.2023.10.005" TargetMode="External"/><Relationship Id="rId55" Type="http://schemas.openxmlformats.org/officeDocument/2006/relationships/hyperlink" Target="https://dx.doi.org/10.1037/amp0001151" TargetMode="External"/><Relationship Id="rId76" Type="http://schemas.openxmlformats.org/officeDocument/2006/relationships/hyperlink" Target="https://futurescape.uwaterloo.ca/" TargetMode="External"/><Relationship Id="rId7" Type="http://schemas.openxmlformats.org/officeDocument/2006/relationships/settings" Target="settings.xml"/><Relationship Id="rId71" Type="http://schemas.openxmlformats.org/officeDocument/2006/relationships/hyperlink" Target="https://cancovid.ca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Relationship Id="rId24" Type="http://schemas.openxmlformats.org/officeDocument/2006/relationships/hyperlink" Target="https://www.ontario.ca/page/early-researcher-awards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525/collabra.136883" TargetMode="External"/><Relationship Id="rId66" Type="http://schemas.openxmlformats.org/officeDocument/2006/relationships/hyperlink" Target="https://theconversation.com/words-of-wisdom-4-tips-from-experts-on-how-to-endure-until-the-covid-19-pandemic-ends-152162" TargetMode="External"/><Relationship Id="rId61" Type="http://schemas.openxmlformats.org/officeDocument/2006/relationships/hyperlink" Target="https://theconversation.com/beyond-the-hype-how-ai-could-change-the-game-for-social-science-research-208086" TargetMode="External"/><Relationship Id="rId82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Metadata/LabelInfo.xml><?xml version="1.0" encoding="utf-8"?>
<clbl:labelList xmlns:clbl="http://schemas.microsoft.com/office/2020/mipLabelMetadata">
  <clbl:label id="{a9ee03e0-b78c-4998-8bf4-79b266b85105}" enabled="1" method="Standard" siteId="{723a5a87-f39a-4a22-9247-3fc240c01396}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82</TotalTime>
  <Pages>41</Pages>
  <Words>17839</Words>
  <Characters>101688</Characters>
  <Application>Microsoft Office Word</Application>
  <DocSecurity>0</DocSecurity>
  <Lines>847</Lines>
  <Paragraphs>2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92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13</cp:revision>
  <cp:lastPrinted>2025-05-06T15:00:00Z</cp:lastPrinted>
  <dcterms:created xsi:type="dcterms:W3CDTF">2024-04-12T17:51:00Z</dcterms:created>
  <dcterms:modified xsi:type="dcterms:W3CDTF">2025-05-23T11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